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193A04D2"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C42E05">
        <w:rPr>
          <w:sz w:val="36"/>
          <w:szCs w:val="36"/>
        </w:rPr>
        <w:t xml:space="preserve"> </w:t>
      </w:r>
      <w:r w:rsidRPr="00AE76B9">
        <w:rPr>
          <w:sz w:val="36"/>
          <w:szCs w:val="36"/>
        </w:rPr>
        <w:t>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573370F3" w:rsidR="00993362" w:rsidRPr="00FB712B" w:rsidRDefault="00993362" w:rsidP="00FB712B">
      <w:pPr>
        <w:pStyle w:val="Title"/>
      </w:pPr>
      <w:r w:rsidRPr="00FB712B">
        <w:t>HỆ CHÍNH QUY 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77777777"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0A00D53E" w:rsidR="00993362" w:rsidRPr="001235D2" w:rsidRDefault="00993362" w:rsidP="00FB712B">
      <w:pPr>
        <w:pStyle w:val="Title"/>
      </w:pPr>
      <w:r w:rsidRPr="001235D2">
        <w:t>HỆ CHÍNH QUY 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7777777" w:rsidR="00364941" w:rsidRPr="006B2671" w:rsidRDefault="00364941" w:rsidP="00364941">
      <w:pPr>
        <w:rPr>
          <w:lang w:val="pt-BR"/>
        </w:rPr>
      </w:pPr>
      <w:r>
        <w:rPr>
          <w:lang w:val="pt-BR"/>
        </w:rPr>
        <w:t>Tôi là Nguyễn Long Nhật, sinh viên lớp y đa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Pr="00DB32E2" w:rsidRDefault="00364941"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1E0DEA32"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Default="00AB3F0D"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tbl>
    <w:bookmarkEnd w:id="4"/>
    <w:bookmarkEnd w:id="5"/>
    <w:bookmarkEnd w:id="6"/>
    <w:bookmarkEnd w:id="7"/>
    <w:bookmarkEnd w:id="8"/>
    <w:bookmarkEnd w:id="9"/>
    <w:p w14:paraId="5163A71A" w14:textId="77777777" w:rsidR="003C31D4" w:rsidRPr="00D470E8" w:rsidRDefault="003C31D4" w:rsidP="003C31D4">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D77D8B">
            <w:pPr>
              <w:ind w:hanging="30"/>
            </w:pPr>
            <w:r w:rsidRPr="00B65C82">
              <w:t>AD</w:t>
            </w:r>
            <w:r>
              <w:t>N</w:t>
            </w:r>
          </w:p>
        </w:tc>
        <w:tc>
          <w:tcPr>
            <w:tcW w:w="6956" w:type="dxa"/>
            <w:vAlign w:val="top"/>
          </w:tcPr>
          <w:p w14:paraId="00FBCE15" w14:textId="77777777" w:rsidR="003C31D4" w:rsidRPr="00B65C82" w:rsidRDefault="003C31D4" w:rsidP="00D77D8B">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D77D8B">
            <w:pPr>
              <w:ind w:hanging="30"/>
            </w:pPr>
            <w:r w:rsidRPr="00B65C82">
              <w:t>AFB</w:t>
            </w:r>
          </w:p>
        </w:tc>
        <w:tc>
          <w:tcPr>
            <w:tcW w:w="6956" w:type="dxa"/>
            <w:vAlign w:val="top"/>
          </w:tcPr>
          <w:p w14:paraId="4132C4C0" w14:textId="77777777" w:rsidR="003C31D4" w:rsidRPr="00B65C82" w:rsidRDefault="003C31D4" w:rsidP="00D77D8B">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D77D8B">
            <w:pPr>
              <w:ind w:hanging="30"/>
            </w:pPr>
            <w:r w:rsidRPr="00B65C82">
              <w:t>AIDS</w:t>
            </w:r>
          </w:p>
        </w:tc>
        <w:tc>
          <w:tcPr>
            <w:tcW w:w="6956" w:type="dxa"/>
            <w:vAlign w:val="top"/>
          </w:tcPr>
          <w:p w14:paraId="4AE6202D" w14:textId="77777777" w:rsidR="003C31D4" w:rsidRPr="00B65C82" w:rsidRDefault="003C31D4" w:rsidP="00D77D8B">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D77D8B">
            <w:pPr>
              <w:ind w:hanging="30"/>
            </w:pPr>
            <w:r w:rsidRPr="00B65C82">
              <w:t>BMI</w:t>
            </w:r>
          </w:p>
        </w:tc>
        <w:tc>
          <w:tcPr>
            <w:tcW w:w="6956" w:type="dxa"/>
            <w:vAlign w:val="top"/>
          </w:tcPr>
          <w:p w14:paraId="01D85F56" w14:textId="77777777" w:rsidR="003C31D4" w:rsidRPr="00B65C82" w:rsidRDefault="003C31D4" w:rsidP="00D77D8B">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D77D8B">
            <w:pPr>
              <w:ind w:hanging="30"/>
            </w:pPr>
            <w:r>
              <w:t>COVID-19</w:t>
            </w:r>
          </w:p>
        </w:tc>
        <w:tc>
          <w:tcPr>
            <w:tcW w:w="6956" w:type="dxa"/>
            <w:vAlign w:val="top"/>
          </w:tcPr>
          <w:p w14:paraId="72A05989" w14:textId="77777777" w:rsidR="003C31D4" w:rsidRPr="00B65C82" w:rsidRDefault="003C31D4" w:rsidP="00D77D8B">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D77D8B">
            <w:pPr>
              <w:ind w:hanging="30"/>
            </w:pPr>
            <w:r w:rsidRPr="00B65C82">
              <w:t>CTCLQG</w:t>
            </w:r>
          </w:p>
        </w:tc>
        <w:tc>
          <w:tcPr>
            <w:tcW w:w="6956" w:type="dxa"/>
            <w:vAlign w:val="top"/>
          </w:tcPr>
          <w:p w14:paraId="3DC82C5D" w14:textId="77777777" w:rsidR="003C31D4" w:rsidRPr="00B65C82" w:rsidRDefault="003C31D4" w:rsidP="00D77D8B">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D77D8B">
            <w:pPr>
              <w:ind w:hanging="30"/>
            </w:pPr>
            <w:r w:rsidRPr="00B65C82">
              <w:t>EMB, E</w:t>
            </w:r>
          </w:p>
        </w:tc>
        <w:tc>
          <w:tcPr>
            <w:tcW w:w="6956" w:type="dxa"/>
            <w:vAlign w:val="top"/>
          </w:tcPr>
          <w:p w14:paraId="5A086A18" w14:textId="77777777" w:rsidR="003C31D4" w:rsidRPr="00B65C82" w:rsidRDefault="003C31D4" w:rsidP="00D77D8B">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D77D8B">
            <w:pPr>
              <w:ind w:hanging="30"/>
            </w:pPr>
            <w:r w:rsidRPr="00B65C82">
              <w:t>HIV</w:t>
            </w:r>
          </w:p>
        </w:tc>
        <w:tc>
          <w:tcPr>
            <w:tcW w:w="6956" w:type="dxa"/>
            <w:vAlign w:val="top"/>
          </w:tcPr>
          <w:p w14:paraId="26A0E416" w14:textId="77777777" w:rsidR="003C31D4" w:rsidRPr="00B65C82" w:rsidRDefault="003C31D4" w:rsidP="00D77D8B">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D77D8B">
            <w:pPr>
              <w:ind w:hanging="30"/>
            </w:pPr>
            <w:r w:rsidRPr="00B65C82">
              <w:t>INH, H</w:t>
            </w:r>
          </w:p>
        </w:tc>
        <w:tc>
          <w:tcPr>
            <w:tcW w:w="6956" w:type="dxa"/>
            <w:vAlign w:val="top"/>
          </w:tcPr>
          <w:p w14:paraId="24B540AA" w14:textId="77777777" w:rsidR="003C31D4" w:rsidRPr="00B65C82" w:rsidRDefault="003C31D4" w:rsidP="00D77D8B">
            <w:r w:rsidRPr="00B65C82">
              <w:t>Isoniazid</w:t>
            </w:r>
          </w:p>
        </w:tc>
      </w:tr>
      <w:tr w:rsidR="003C31D4" w14:paraId="36BE4D3D" w14:textId="77777777" w:rsidTr="00D77D8B">
        <w:tc>
          <w:tcPr>
            <w:tcW w:w="2155" w:type="dxa"/>
            <w:vAlign w:val="top"/>
          </w:tcPr>
          <w:p w14:paraId="08B51FFE" w14:textId="77777777" w:rsidR="003C31D4" w:rsidRPr="00B65C82" w:rsidRDefault="003C31D4" w:rsidP="00D77D8B">
            <w:pPr>
              <w:ind w:hanging="30"/>
            </w:pPr>
            <w:r w:rsidRPr="00B65C82">
              <w:t>MGIT</w:t>
            </w:r>
          </w:p>
        </w:tc>
        <w:tc>
          <w:tcPr>
            <w:tcW w:w="6956" w:type="dxa"/>
            <w:vAlign w:val="top"/>
          </w:tcPr>
          <w:p w14:paraId="279914C3" w14:textId="77777777" w:rsidR="003C31D4" w:rsidRPr="00B65C82" w:rsidRDefault="003C31D4" w:rsidP="00D77D8B">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D77D8B">
            <w:pPr>
              <w:ind w:hanging="30"/>
            </w:pPr>
            <w:r w:rsidRPr="00B65C82">
              <w:t>MTB</w:t>
            </w:r>
          </w:p>
        </w:tc>
        <w:tc>
          <w:tcPr>
            <w:tcW w:w="6956" w:type="dxa"/>
            <w:vAlign w:val="top"/>
          </w:tcPr>
          <w:p w14:paraId="226EF345" w14:textId="77777777" w:rsidR="003C31D4" w:rsidRPr="00B65C82" w:rsidRDefault="003C31D4" w:rsidP="00D77D8B">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D77D8B">
            <w:pPr>
              <w:ind w:hanging="30"/>
            </w:pPr>
            <w:r w:rsidRPr="00B65C82">
              <w:t>PCR</w:t>
            </w:r>
          </w:p>
        </w:tc>
        <w:tc>
          <w:tcPr>
            <w:tcW w:w="6956" w:type="dxa"/>
            <w:vAlign w:val="top"/>
          </w:tcPr>
          <w:p w14:paraId="49290DE1" w14:textId="31393FDD" w:rsidR="003C31D4" w:rsidRPr="00B65C82" w:rsidRDefault="003C31D4" w:rsidP="00D77D8B">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D77D8B">
            <w:pPr>
              <w:ind w:hanging="30"/>
            </w:pPr>
            <w:r w:rsidRPr="00B65C82">
              <w:t>PZA, Z</w:t>
            </w:r>
          </w:p>
        </w:tc>
        <w:tc>
          <w:tcPr>
            <w:tcW w:w="6956" w:type="dxa"/>
            <w:vAlign w:val="top"/>
          </w:tcPr>
          <w:p w14:paraId="2BA6FD54" w14:textId="77777777" w:rsidR="003C31D4" w:rsidRPr="00B65C82" w:rsidRDefault="003C31D4" w:rsidP="00D77D8B">
            <w:r w:rsidRPr="00B65C82">
              <w:t>Pyzarinamid</w:t>
            </w:r>
          </w:p>
        </w:tc>
      </w:tr>
      <w:tr w:rsidR="003C31D4" w14:paraId="1838932C" w14:textId="77777777" w:rsidTr="00D77D8B">
        <w:tc>
          <w:tcPr>
            <w:tcW w:w="2155" w:type="dxa"/>
            <w:vAlign w:val="top"/>
          </w:tcPr>
          <w:p w14:paraId="0B06336F" w14:textId="77777777" w:rsidR="003C31D4" w:rsidRPr="00B65C82" w:rsidRDefault="003C31D4" w:rsidP="00D77D8B">
            <w:pPr>
              <w:ind w:hanging="30"/>
            </w:pPr>
            <w:r w:rsidRPr="00B65C82">
              <w:t>RMP, R</w:t>
            </w:r>
          </w:p>
        </w:tc>
        <w:tc>
          <w:tcPr>
            <w:tcW w:w="6956" w:type="dxa"/>
            <w:vAlign w:val="top"/>
          </w:tcPr>
          <w:p w14:paraId="07EFDE87" w14:textId="77777777" w:rsidR="003C31D4" w:rsidRPr="00B65C82" w:rsidRDefault="003C31D4" w:rsidP="00D77D8B">
            <w:r w:rsidRPr="00B65C82">
              <w:t>Rifampicin</w:t>
            </w:r>
          </w:p>
        </w:tc>
      </w:tr>
      <w:tr w:rsidR="003C31D4" w14:paraId="6D91668C" w14:textId="77777777" w:rsidTr="00D77D8B">
        <w:tc>
          <w:tcPr>
            <w:tcW w:w="2155" w:type="dxa"/>
            <w:vAlign w:val="top"/>
          </w:tcPr>
          <w:p w14:paraId="4D72C651" w14:textId="77777777" w:rsidR="003C31D4" w:rsidRPr="00B65C82" w:rsidRDefault="003C31D4" w:rsidP="00D77D8B">
            <w:pPr>
              <w:ind w:hanging="30"/>
            </w:pPr>
            <w:r w:rsidRPr="00B65C82">
              <w:t>SM, S</w:t>
            </w:r>
          </w:p>
        </w:tc>
        <w:tc>
          <w:tcPr>
            <w:tcW w:w="6956" w:type="dxa"/>
            <w:vAlign w:val="top"/>
          </w:tcPr>
          <w:p w14:paraId="472EE844" w14:textId="77777777" w:rsidR="003C31D4" w:rsidRPr="00B65C82" w:rsidRDefault="003C31D4" w:rsidP="00D77D8B">
            <w:r w:rsidRPr="00B65C82">
              <w:t>Streptomycin</w:t>
            </w:r>
          </w:p>
        </w:tc>
      </w:tr>
      <w:tr w:rsidR="003C31D4" w14:paraId="7FABF665" w14:textId="77777777" w:rsidTr="00D77D8B">
        <w:tc>
          <w:tcPr>
            <w:tcW w:w="2155" w:type="dxa"/>
            <w:vAlign w:val="top"/>
          </w:tcPr>
          <w:p w14:paraId="7E17EDA2" w14:textId="77777777" w:rsidR="003C31D4" w:rsidRPr="00B65C82" w:rsidRDefault="003C31D4" w:rsidP="00D77D8B">
            <w:pPr>
              <w:ind w:hanging="30"/>
            </w:pPr>
            <w:r w:rsidRPr="00B65C82">
              <w:t>SDD</w:t>
            </w:r>
          </w:p>
        </w:tc>
        <w:tc>
          <w:tcPr>
            <w:tcW w:w="6956" w:type="dxa"/>
            <w:vAlign w:val="top"/>
          </w:tcPr>
          <w:p w14:paraId="77046BE4" w14:textId="77777777" w:rsidR="003C31D4" w:rsidRPr="00B65C82" w:rsidRDefault="003C31D4" w:rsidP="00D77D8B">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D77D8B">
            <w:pPr>
              <w:ind w:hanging="30"/>
            </w:pPr>
            <w:r w:rsidRPr="00B65C82">
              <w:t>SGA</w:t>
            </w:r>
          </w:p>
        </w:tc>
        <w:tc>
          <w:tcPr>
            <w:tcW w:w="6956" w:type="dxa"/>
            <w:vAlign w:val="top"/>
          </w:tcPr>
          <w:p w14:paraId="5F3AD5BF" w14:textId="77777777" w:rsidR="003C31D4" w:rsidRPr="00B65C82" w:rsidRDefault="003C31D4" w:rsidP="00D77D8B">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D77D8B">
            <w:pPr>
              <w:ind w:hanging="30"/>
            </w:pPr>
            <w:r w:rsidRPr="00B65C82">
              <w:t>TTDD</w:t>
            </w:r>
          </w:p>
        </w:tc>
        <w:tc>
          <w:tcPr>
            <w:tcW w:w="6956" w:type="dxa"/>
            <w:vAlign w:val="top"/>
          </w:tcPr>
          <w:p w14:paraId="352644F1" w14:textId="3E02E43A" w:rsidR="003C31D4" w:rsidRPr="00B65C82" w:rsidRDefault="003C31D4" w:rsidP="00D77D8B">
            <w:r w:rsidRPr="00B65C82">
              <w:t>T</w:t>
            </w:r>
            <w:r w:rsidR="00C0238F">
              <w:t>hực</w:t>
            </w:r>
            <w:r w:rsidRPr="00B65C82">
              <w:t xml:space="preserve"> trạng dinh dưỡng</w:t>
            </w:r>
          </w:p>
        </w:tc>
      </w:tr>
      <w:tr w:rsidR="003C31D4" w14:paraId="77C933C2" w14:textId="77777777" w:rsidTr="00D77D8B">
        <w:tc>
          <w:tcPr>
            <w:tcW w:w="2155" w:type="dxa"/>
            <w:vAlign w:val="top"/>
          </w:tcPr>
          <w:p w14:paraId="78A6834C" w14:textId="77777777" w:rsidR="003C31D4" w:rsidRPr="00B65C82" w:rsidRDefault="003C31D4" w:rsidP="00D77D8B">
            <w:pPr>
              <w:ind w:hanging="30"/>
            </w:pPr>
            <w:r w:rsidRPr="00B65C82">
              <w:t>WHO</w:t>
            </w:r>
          </w:p>
        </w:tc>
        <w:tc>
          <w:tcPr>
            <w:tcW w:w="6956" w:type="dxa"/>
            <w:vAlign w:val="top"/>
          </w:tcPr>
          <w:p w14:paraId="2707F831" w14:textId="77777777" w:rsidR="003C31D4" w:rsidRPr="00B65C82" w:rsidRDefault="003C31D4" w:rsidP="00D77D8B">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D77D8B">
            <w:pPr>
              <w:ind w:hanging="30"/>
            </w:pPr>
            <w:r w:rsidRPr="00B65C82">
              <w:t>(+)</w:t>
            </w:r>
          </w:p>
        </w:tc>
        <w:tc>
          <w:tcPr>
            <w:tcW w:w="6956" w:type="dxa"/>
            <w:vAlign w:val="top"/>
          </w:tcPr>
          <w:p w14:paraId="5B48AAB7" w14:textId="77777777" w:rsidR="003C31D4" w:rsidRPr="00B65C82" w:rsidRDefault="003C31D4" w:rsidP="00D77D8B">
            <w:r w:rsidRPr="00B65C82">
              <w:t>Dương tính</w:t>
            </w:r>
          </w:p>
        </w:tc>
      </w:tr>
      <w:tr w:rsidR="003C31D4" w14:paraId="09674B1B" w14:textId="77777777" w:rsidTr="00D77D8B">
        <w:tc>
          <w:tcPr>
            <w:tcW w:w="2155" w:type="dxa"/>
            <w:vAlign w:val="top"/>
          </w:tcPr>
          <w:p w14:paraId="1BE4757F" w14:textId="77777777" w:rsidR="003C31D4" w:rsidRPr="00B65C82" w:rsidRDefault="003C31D4" w:rsidP="00D77D8B">
            <w:pPr>
              <w:ind w:hanging="30"/>
            </w:pPr>
            <w:r w:rsidRPr="00B65C82">
              <w:t>(-)</w:t>
            </w:r>
          </w:p>
        </w:tc>
        <w:tc>
          <w:tcPr>
            <w:tcW w:w="6956" w:type="dxa"/>
            <w:vAlign w:val="top"/>
          </w:tcPr>
          <w:p w14:paraId="267C4B73" w14:textId="77777777" w:rsidR="003C31D4" w:rsidRPr="00B65C82" w:rsidRDefault="003C31D4" w:rsidP="00D77D8B">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21EB8ED7" w14:textId="7EC87894" w:rsidR="00485D83"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5780888" w:history="1">
            <w:r w:rsidR="00485D83" w:rsidRPr="00C931A9">
              <w:rPr>
                <w:rStyle w:val="Hyperlink"/>
              </w:rPr>
              <w:t>ĐẶT VẤN ĐỀ</w:t>
            </w:r>
            <w:r w:rsidR="00485D83">
              <w:rPr>
                <w:webHidden/>
              </w:rPr>
              <w:tab/>
            </w:r>
            <w:r w:rsidR="00485D83">
              <w:rPr>
                <w:webHidden/>
              </w:rPr>
              <w:fldChar w:fldCharType="begin"/>
            </w:r>
            <w:r w:rsidR="00485D83">
              <w:rPr>
                <w:webHidden/>
              </w:rPr>
              <w:instrText xml:space="preserve"> PAGEREF _Toc135780888 \h </w:instrText>
            </w:r>
            <w:r w:rsidR="00485D83">
              <w:rPr>
                <w:webHidden/>
              </w:rPr>
            </w:r>
            <w:r w:rsidR="00485D83">
              <w:rPr>
                <w:webHidden/>
              </w:rPr>
              <w:fldChar w:fldCharType="separate"/>
            </w:r>
            <w:r w:rsidR="00485D83">
              <w:rPr>
                <w:webHidden/>
              </w:rPr>
              <w:t>1</w:t>
            </w:r>
            <w:r w:rsidR="00485D83">
              <w:rPr>
                <w:webHidden/>
              </w:rPr>
              <w:fldChar w:fldCharType="end"/>
            </w:r>
          </w:hyperlink>
        </w:p>
        <w:p w14:paraId="64D39D01" w14:textId="7829BB0E"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889" w:history="1">
            <w:r w:rsidR="00485D83" w:rsidRPr="00C931A9">
              <w:rPr>
                <w:rStyle w:val="Hyperlink"/>
              </w:rPr>
              <w:t>Chương 1 – TỔNG QUAN</w:t>
            </w:r>
            <w:r w:rsidR="00485D83">
              <w:rPr>
                <w:webHidden/>
              </w:rPr>
              <w:tab/>
            </w:r>
            <w:r w:rsidR="00485D83">
              <w:rPr>
                <w:webHidden/>
              </w:rPr>
              <w:fldChar w:fldCharType="begin"/>
            </w:r>
            <w:r w:rsidR="00485D83">
              <w:rPr>
                <w:webHidden/>
              </w:rPr>
              <w:instrText xml:space="preserve"> PAGEREF _Toc135780889 \h </w:instrText>
            </w:r>
            <w:r w:rsidR="00485D83">
              <w:rPr>
                <w:webHidden/>
              </w:rPr>
            </w:r>
            <w:r w:rsidR="00485D83">
              <w:rPr>
                <w:webHidden/>
              </w:rPr>
              <w:fldChar w:fldCharType="separate"/>
            </w:r>
            <w:r w:rsidR="00485D83">
              <w:rPr>
                <w:webHidden/>
              </w:rPr>
              <w:t>3</w:t>
            </w:r>
            <w:r w:rsidR="00485D83">
              <w:rPr>
                <w:webHidden/>
              </w:rPr>
              <w:fldChar w:fldCharType="end"/>
            </w:r>
          </w:hyperlink>
        </w:p>
        <w:p w14:paraId="253B1378" w14:textId="7CD40B87"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0" w:history="1">
            <w:r w:rsidR="00485D83" w:rsidRPr="00C931A9">
              <w:rPr>
                <w:rStyle w:val="Hyperlink"/>
              </w:rPr>
              <w:t>1.1. Tình hình mắc lao hiện nay</w:t>
            </w:r>
            <w:r w:rsidR="00485D83">
              <w:rPr>
                <w:webHidden/>
              </w:rPr>
              <w:tab/>
            </w:r>
            <w:r w:rsidR="00485D83">
              <w:rPr>
                <w:webHidden/>
              </w:rPr>
              <w:fldChar w:fldCharType="begin"/>
            </w:r>
            <w:r w:rsidR="00485D83">
              <w:rPr>
                <w:webHidden/>
              </w:rPr>
              <w:instrText xml:space="preserve"> PAGEREF _Toc135780890 \h </w:instrText>
            </w:r>
            <w:r w:rsidR="00485D83">
              <w:rPr>
                <w:webHidden/>
              </w:rPr>
            </w:r>
            <w:r w:rsidR="00485D83">
              <w:rPr>
                <w:webHidden/>
              </w:rPr>
              <w:fldChar w:fldCharType="separate"/>
            </w:r>
            <w:r w:rsidR="00485D83">
              <w:rPr>
                <w:webHidden/>
              </w:rPr>
              <w:t>3</w:t>
            </w:r>
            <w:r w:rsidR="00485D83">
              <w:rPr>
                <w:webHidden/>
              </w:rPr>
              <w:fldChar w:fldCharType="end"/>
            </w:r>
          </w:hyperlink>
        </w:p>
        <w:p w14:paraId="6666AFD8" w14:textId="77F0A3A1"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1" w:history="1">
            <w:r w:rsidR="00485D83" w:rsidRPr="00C931A9">
              <w:rPr>
                <w:rStyle w:val="Hyperlink"/>
              </w:rPr>
              <w:t>1.2. Một số hiểu biết về bệnh lao phổi</w:t>
            </w:r>
            <w:r w:rsidR="00485D83">
              <w:rPr>
                <w:webHidden/>
              </w:rPr>
              <w:tab/>
            </w:r>
            <w:r w:rsidR="00485D83">
              <w:rPr>
                <w:webHidden/>
              </w:rPr>
              <w:fldChar w:fldCharType="begin"/>
            </w:r>
            <w:r w:rsidR="00485D83">
              <w:rPr>
                <w:webHidden/>
              </w:rPr>
              <w:instrText xml:space="preserve"> PAGEREF _Toc135780891 \h </w:instrText>
            </w:r>
            <w:r w:rsidR="00485D83">
              <w:rPr>
                <w:webHidden/>
              </w:rPr>
            </w:r>
            <w:r w:rsidR="00485D83">
              <w:rPr>
                <w:webHidden/>
              </w:rPr>
              <w:fldChar w:fldCharType="separate"/>
            </w:r>
            <w:r w:rsidR="00485D83">
              <w:rPr>
                <w:webHidden/>
              </w:rPr>
              <w:t>5</w:t>
            </w:r>
            <w:r w:rsidR="00485D83">
              <w:rPr>
                <w:webHidden/>
              </w:rPr>
              <w:fldChar w:fldCharType="end"/>
            </w:r>
          </w:hyperlink>
        </w:p>
        <w:p w14:paraId="0C74D5BA" w14:textId="1C2AB8D3"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2" w:history="1">
            <w:r w:rsidR="00485D83" w:rsidRPr="00C931A9">
              <w:rPr>
                <w:rStyle w:val="Hyperlink"/>
              </w:rPr>
              <w:t>1.3. Dinh dưỡng bệnh nhân lao phổi</w:t>
            </w:r>
            <w:r w:rsidR="00485D83">
              <w:rPr>
                <w:webHidden/>
              </w:rPr>
              <w:tab/>
            </w:r>
            <w:r w:rsidR="00485D83">
              <w:rPr>
                <w:webHidden/>
              </w:rPr>
              <w:fldChar w:fldCharType="begin"/>
            </w:r>
            <w:r w:rsidR="00485D83">
              <w:rPr>
                <w:webHidden/>
              </w:rPr>
              <w:instrText xml:space="preserve"> PAGEREF _Toc135780892 \h </w:instrText>
            </w:r>
            <w:r w:rsidR="00485D83">
              <w:rPr>
                <w:webHidden/>
              </w:rPr>
            </w:r>
            <w:r w:rsidR="00485D83">
              <w:rPr>
                <w:webHidden/>
              </w:rPr>
              <w:fldChar w:fldCharType="separate"/>
            </w:r>
            <w:r w:rsidR="00485D83">
              <w:rPr>
                <w:webHidden/>
              </w:rPr>
              <w:t>14</w:t>
            </w:r>
            <w:r w:rsidR="00485D83">
              <w:rPr>
                <w:webHidden/>
              </w:rPr>
              <w:fldChar w:fldCharType="end"/>
            </w:r>
          </w:hyperlink>
        </w:p>
        <w:p w14:paraId="7937F564" w14:textId="3A9576BC"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3" w:history="1">
            <w:r w:rsidR="00485D83" w:rsidRPr="00C931A9">
              <w:rPr>
                <w:rStyle w:val="Hyperlink"/>
              </w:rPr>
              <w:t xml:space="preserve">1.4. Phương pháp đánh giá </w:t>
            </w:r>
            <w:r w:rsidR="00485D83" w:rsidRPr="00C931A9">
              <w:rPr>
                <w:rStyle w:val="Hyperlink"/>
                <w:lang w:val="vi-VN"/>
              </w:rPr>
              <w:t>tình trạng</w:t>
            </w:r>
            <w:r w:rsidR="00485D83" w:rsidRPr="00C931A9">
              <w:rPr>
                <w:rStyle w:val="Hyperlink"/>
              </w:rPr>
              <w:t xml:space="preserve"> dinh dưỡng của bệnh nhân</w:t>
            </w:r>
            <w:r w:rsidR="00485D83">
              <w:rPr>
                <w:webHidden/>
              </w:rPr>
              <w:tab/>
            </w:r>
            <w:r w:rsidR="00485D83">
              <w:rPr>
                <w:webHidden/>
              </w:rPr>
              <w:fldChar w:fldCharType="begin"/>
            </w:r>
            <w:r w:rsidR="00485D83">
              <w:rPr>
                <w:webHidden/>
              </w:rPr>
              <w:instrText xml:space="preserve"> PAGEREF _Toc135780893 \h </w:instrText>
            </w:r>
            <w:r w:rsidR="00485D83">
              <w:rPr>
                <w:webHidden/>
              </w:rPr>
            </w:r>
            <w:r w:rsidR="00485D83">
              <w:rPr>
                <w:webHidden/>
              </w:rPr>
              <w:fldChar w:fldCharType="separate"/>
            </w:r>
            <w:r w:rsidR="00485D83">
              <w:rPr>
                <w:webHidden/>
              </w:rPr>
              <w:t>15</w:t>
            </w:r>
            <w:r w:rsidR="00485D83">
              <w:rPr>
                <w:webHidden/>
              </w:rPr>
              <w:fldChar w:fldCharType="end"/>
            </w:r>
          </w:hyperlink>
        </w:p>
        <w:p w14:paraId="72CDFFB3" w14:textId="25F83733"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894" w:history="1">
            <w:r w:rsidR="00485D83" w:rsidRPr="00C931A9">
              <w:rPr>
                <w:rStyle w:val="Hyperlink"/>
              </w:rPr>
              <w:t>Chương 2 - ĐỐI TƯỢNG VÀ PHƯƠNG PHÁP NGHIÊN CỨU</w:t>
            </w:r>
            <w:r w:rsidR="00485D83">
              <w:rPr>
                <w:webHidden/>
              </w:rPr>
              <w:tab/>
            </w:r>
            <w:r w:rsidR="00485D83">
              <w:rPr>
                <w:webHidden/>
              </w:rPr>
              <w:fldChar w:fldCharType="begin"/>
            </w:r>
            <w:r w:rsidR="00485D83">
              <w:rPr>
                <w:webHidden/>
              </w:rPr>
              <w:instrText xml:space="preserve"> PAGEREF _Toc135780894 \h </w:instrText>
            </w:r>
            <w:r w:rsidR="00485D83">
              <w:rPr>
                <w:webHidden/>
              </w:rPr>
            </w:r>
            <w:r w:rsidR="00485D83">
              <w:rPr>
                <w:webHidden/>
              </w:rPr>
              <w:fldChar w:fldCharType="separate"/>
            </w:r>
            <w:r w:rsidR="00485D83">
              <w:rPr>
                <w:webHidden/>
              </w:rPr>
              <w:t>20</w:t>
            </w:r>
            <w:r w:rsidR="00485D83">
              <w:rPr>
                <w:webHidden/>
              </w:rPr>
              <w:fldChar w:fldCharType="end"/>
            </w:r>
          </w:hyperlink>
        </w:p>
        <w:p w14:paraId="63D77853" w14:textId="68412B1B"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5" w:history="1">
            <w:r w:rsidR="00485D83" w:rsidRPr="00C931A9">
              <w:rPr>
                <w:rStyle w:val="Hyperlink"/>
              </w:rPr>
              <w:t>2.1. Đối tượng, thời gian và địa điểm nghiên cứu</w:t>
            </w:r>
            <w:r w:rsidR="00485D83">
              <w:rPr>
                <w:webHidden/>
              </w:rPr>
              <w:tab/>
            </w:r>
            <w:r w:rsidR="00485D83">
              <w:rPr>
                <w:webHidden/>
              </w:rPr>
              <w:fldChar w:fldCharType="begin"/>
            </w:r>
            <w:r w:rsidR="00485D83">
              <w:rPr>
                <w:webHidden/>
              </w:rPr>
              <w:instrText xml:space="preserve"> PAGEREF _Toc135780895 \h </w:instrText>
            </w:r>
            <w:r w:rsidR="00485D83">
              <w:rPr>
                <w:webHidden/>
              </w:rPr>
            </w:r>
            <w:r w:rsidR="00485D83">
              <w:rPr>
                <w:webHidden/>
              </w:rPr>
              <w:fldChar w:fldCharType="separate"/>
            </w:r>
            <w:r w:rsidR="00485D83">
              <w:rPr>
                <w:webHidden/>
              </w:rPr>
              <w:t>20</w:t>
            </w:r>
            <w:r w:rsidR="00485D83">
              <w:rPr>
                <w:webHidden/>
              </w:rPr>
              <w:fldChar w:fldCharType="end"/>
            </w:r>
          </w:hyperlink>
        </w:p>
        <w:p w14:paraId="5C30038F" w14:textId="44A81F5E"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6" w:history="1">
            <w:r w:rsidR="00485D83" w:rsidRPr="00C931A9">
              <w:rPr>
                <w:rStyle w:val="Hyperlink"/>
              </w:rPr>
              <w:t>2.2. Phương pháp nghiên cứu</w:t>
            </w:r>
            <w:r w:rsidR="00485D83">
              <w:rPr>
                <w:webHidden/>
              </w:rPr>
              <w:tab/>
            </w:r>
            <w:r w:rsidR="00485D83">
              <w:rPr>
                <w:webHidden/>
              </w:rPr>
              <w:fldChar w:fldCharType="begin"/>
            </w:r>
            <w:r w:rsidR="00485D83">
              <w:rPr>
                <w:webHidden/>
              </w:rPr>
              <w:instrText xml:space="preserve"> PAGEREF _Toc135780896 \h </w:instrText>
            </w:r>
            <w:r w:rsidR="00485D83">
              <w:rPr>
                <w:webHidden/>
              </w:rPr>
            </w:r>
            <w:r w:rsidR="00485D83">
              <w:rPr>
                <w:webHidden/>
              </w:rPr>
              <w:fldChar w:fldCharType="separate"/>
            </w:r>
            <w:r w:rsidR="00485D83">
              <w:rPr>
                <w:webHidden/>
              </w:rPr>
              <w:t>22</w:t>
            </w:r>
            <w:r w:rsidR="00485D83">
              <w:rPr>
                <w:webHidden/>
              </w:rPr>
              <w:fldChar w:fldCharType="end"/>
            </w:r>
          </w:hyperlink>
        </w:p>
        <w:p w14:paraId="39056502" w14:textId="71F6782A"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897" w:history="1">
            <w:r w:rsidR="00485D83" w:rsidRPr="00C931A9">
              <w:rPr>
                <w:rStyle w:val="Hyperlink"/>
              </w:rPr>
              <w:t>Chương 3 – KẾT QUẢ</w:t>
            </w:r>
            <w:r w:rsidR="00485D83">
              <w:rPr>
                <w:webHidden/>
              </w:rPr>
              <w:tab/>
            </w:r>
            <w:r w:rsidR="00485D83">
              <w:rPr>
                <w:webHidden/>
              </w:rPr>
              <w:fldChar w:fldCharType="begin"/>
            </w:r>
            <w:r w:rsidR="00485D83">
              <w:rPr>
                <w:webHidden/>
              </w:rPr>
              <w:instrText xml:space="preserve"> PAGEREF _Toc135780897 \h </w:instrText>
            </w:r>
            <w:r w:rsidR="00485D83">
              <w:rPr>
                <w:webHidden/>
              </w:rPr>
            </w:r>
            <w:r w:rsidR="00485D83">
              <w:rPr>
                <w:webHidden/>
              </w:rPr>
              <w:fldChar w:fldCharType="separate"/>
            </w:r>
            <w:r w:rsidR="00485D83">
              <w:rPr>
                <w:webHidden/>
              </w:rPr>
              <w:t>28</w:t>
            </w:r>
            <w:r w:rsidR="00485D83">
              <w:rPr>
                <w:webHidden/>
              </w:rPr>
              <w:fldChar w:fldCharType="end"/>
            </w:r>
          </w:hyperlink>
        </w:p>
        <w:p w14:paraId="1F00D253" w14:textId="213D23E8"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8" w:history="1">
            <w:r w:rsidR="00485D83" w:rsidRPr="00C931A9">
              <w:rPr>
                <w:rStyle w:val="Hyperlink"/>
              </w:rPr>
              <w:t xml:space="preserve">3.1. </w:t>
            </w:r>
            <w:r w:rsidR="00485D83" w:rsidRPr="00C931A9">
              <w:rPr>
                <w:rStyle w:val="Hyperlink"/>
                <w:lang w:val="vi-VN"/>
              </w:rPr>
              <w:t>T</w:t>
            </w:r>
            <w:r w:rsidR="00485D83" w:rsidRPr="00C931A9">
              <w:rPr>
                <w:rStyle w:val="Hyperlink"/>
              </w:rPr>
              <w:t>hực trạng dinh dưỡng của đối tượng nghiên cứu</w:t>
            </w:r>
            <w:r w:rsidR="00485D83">
              <w:rPr>
                <w:webHidden/>
              </w:rPr>
              <w:tab/>
            </w:r>
            <w:r w:rsidR="00485D83">
              <w:rPr>
                <w:webHidden/>
              </w:rPr>
              <w:fldChar w:fldCharType="begin"/>
            </w:r>
            <w:r w:rsidR="00485D83">
              <w:rPr>
                <w:webHidden/>
              </w:rPr>
              <w:instrText xml:space="preserve"> PAGEREF _Toc135780898 \h </w:instrText>
            </w:r>
            <w:r w:rsidR="00485D83">
              <w:rPr>
                <w:webHidden/>
              </w:rPr>
            </w:r>
            <w:r w:rsidR="00485D83">
              <w:rPr>
                <w:webHidden/>
              </w:rPr>
              <w:fldChar w:fldCharType="separate"/>
            </w:r>
            <w:r w:rsidR="00485D83">
              <w:rPr>
                <w:webHidden/>
              </w:rPr>
              <w:t>28</w:t>
            </w:r>
            <w:r w:rsidR="00485D83">
              <w:rPr>
                <w:webHidden/>
              </w:rPr>
              <w:fldChar w:fldCharType="end"/>
            </w:r>
          </w:hyperlink>
        </w:p>
        <w:p w14:paraId="7D917066" w14:textId="48B51B64"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899" w:history="1">
            <w:r w:rsidR="00485D83" w:rsidRPr="00C931A9">
              <w:rPr>
                <w:rStyle w:val="Hyperlink"/>
              </w:rPr>
              <w:t>3.2. Thực trạng dinh dưỡng và một số yếu tố liên quan</w:t>
            </w:r>
            <w:r w:rsidR="00485D83">
              <w:rPr>
                <w:webHidden/>
              </w:rPr>
              <w:tab/>
            </w:r>
            <w:r w:rsidR="00485D83">
              <w:rPr>
                <w:webHidden/>
              </w:rPr>
              <w:fldChar w:fldCharType="begin"/>
            </w:r>
            <w:r w:rsidR="00485D83">
              <w:rPr>
                <w:webHidden/>
              </w:rPr>
              <w:instrText xml:space="preserve"> PAGEREF _Toc135780899 \h </w:instrText>
            </w:r>
            <w:r w:rsidR="00485D83">
              <w:rPr>
                <w:webHidden/>
              </w:rPr>
            </w:r>
            <w:r w:rsidR="00485D83">
              <w:rPr>
                <w:webHidden/>
              </w:rPr>
              <w:fldChar w:fldCharType="separate"/>
            </w:r>
            <w:r w:rsidR="00485D83">
              <w:rPr>
                <w:webHidden/>
              </w:rPr>
              <w:t>36</w:t>
            </w:r>
            <w:r w:rsidR="00485D83">
              <w:rPr>
                <w:webHidden/>
              </w:rPr>
              <w:fldChar w:fldCharType="end"/>
            </w:r>
          </w:hyperlink>
        </w:p>
        <w:p w14:paraId="4F91E660" w14:textId="64CA6486"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900" w:history="1">
            <w:r w:rsidR="00485D83" w:rsidRPr="00C931A9">
              <w:rPr>
                <w:rStyle w:val="Hyperlink"/>
              </w:rPr>
              <w:t>Chương 4 – BÀN LUẬN</w:t>
            </w:r>
            <w:r w:rsidR="00485D83">
              <w:rPr>
                <w:webHidden/>
              </w:rPr>
              <w:tab/>
            </w:r>
            <w:r w:rsidR="00485D83">
              <w:rPr>
                <w:webHidden/>
              </w:rPr>
              <w:fldChar w:fldCharType="begin"/>
            </w:r>
            <w:r w:rsidR="00485D83">
              <w:rPr>
                <w:webHidden/>
              </w:rPr>
              <w:instrText xml:space="preserve"> PAGEREF _Toc135780900 \h </w:instrText>
            </w:r>
            <w:r w:rsidR="00485D83">
              <w:rPr>
                <w:webHidden/>
              </w:rPr>
            </w:r>
            <w:r w:rsidR="00485D83">
              <w:rPr>
                <w:webHidden/>
              </w:rPr>
              <w:fldChar w:fldCharType="separate"/>
            </w:r>
            <w:r w:rsidR="00485D83">
              <w:rPr>
                <w:webHidden/>
              </w:rPr>
              <w:t>47</w:t>
            </w:r>
            <w:r w:rsidR="00485D83">
              <w:rPr>
                <w:webHidden/>
              </w:rPr>
              <w:fldChar w:fldCharType="end"/>
            </w:r>
          </w:hyperlink>
        </w:p>
        <w:p w14:paraId="2B3FCB51" w14:textId="72A8B4B8"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901" w:history="1">
            <w:r w:rsidR="00485D83" w:rsidRPr="00C931A9">
              <w:rPr>
                <w:rStyle w:val="Hyperlink"/>
              </w:rPr>
              <w:t xml:space="preserve">4.1. </w:t>
            </w:r>
            <w:r w:rsidR="00485D83" w:rsidRPr="00C931A9">
              <w:rPr>
                <w:rStyle w:val="Hyperlink"/>
                <w:lang w:val="vi-VN"/>
              </w:rPr>
              <w:t>T</w:t>
            </w:r>
            <w:r w:rsidR="00485D83" w:rsidRPr="00C931A9">
              <w:rPr>
                <w:rStyle w:val="Hyperlink"/>
              </w:rPr>
              <w:t>hực trạng dinh dưỡng của đối tượng nghiên cứu</w:t>
            </w:r>
            <w:r w:rsidR="00485D83">
              <w:rPr>
                <w:webHidden/>
              </w:rPr>
              <w:tab/>
            </w:r>
            <w:r w:rsidR="00485D83">
              <w:rPr>
                <w:webHidden/>
              </w:rPr>
              <w:fldChar w:fldCharType="begin"/>
            </w:r>
            <w:r w:rsidR="00485D83">
              <w:rPr>
                <w:webHidden/>
              </w:rPr>
              <w:instrText xml:space="preserve"> PAGEREF _Toc135780901 \h </w:instrText>
            </w:r>
            <w:r w:rsidR="00485D83">
              <w:rPr>
                <w:webHidden/>
              </w:rPr>
            </w:r>
            <w:r w:rsidR="00485D83">
              <w:rPr>
                <w:webHidden/>
              </w:rPr>
              <w:fldChar w:fldCharType="separate"/>
            </w:r>
            <w:r w:rsidR="00485D83">
              <w:rPr>
                <w:webHidden/>
              </w:rPr>
              <w:t>47</w:t>
            </w:r>
            <w:r w:rsidR="00485D83">
              <w:rPr>
                <w:webHidden/>
              </w:rPr>
              <w:fldChar w:fldCharType="end"/>
            </w:r>
          </w:hyperlink>
        </w:p>
        <w:p w14:paraId="49679F1E" w14:textId="2B0C9202" w:rsidR="00485D83"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780902" w:history="1">
            <w:r w:rsidR="00485D83" w:rsidRPr="00C931A9">
              <w:rPr>
                <w:rStyle w:val="Hyperlink"/>
              </w:rPr>
              <w:t>4.2. Thực trạng dinh dưỡng và một số yếu tố liên quan</w:t>
            </w:r>
            <w:r w:rsidR="00485D83">
              <w:rPr>
                <w:webHidden/>
              </w:rPr>
              <w:tab/>
            </w:r>
            <w:r w:rsidR="00485D83">
              <w:rPr>
                <w:webHidden/>
              </w:rPr>
              <w:fldChar w:fldCharType="begin"/>
            </w:r>
            <w:r w:rsidR="00485D83">
              <w:rPr>
                <w:webHidden/>
              </w:rPr>
              <w:instrText xml:space="preserve"> PAGEREF _Toc135780902 \h </w:instrText>
            </w:r>
            <w:r w:rsidR="00485D83">
              <w:rPr>
                <w:webHidden/>
              </w:rPr>
            </w:r>
            <w:r w:rsidR="00485D83">
              <w:rPr>
                <w:webHidden/>
              </w:rPr>
              <w:fldChar w:fldCharType="separate"/>
            </w:r>
            <w:r w:rsidR="00485D83">
              <w:rPr>
                <w:webHidden/>
              </w:rPr>
              <w:t>53</w:t>
            </w:r>
            <w:r w:rsidR="00485D83">
              <w:rPr>
                <w:webHidden/>
              </w:rPr>
              <w:fldChar w:fldCharType="end"/>
            </w:r>
          </w:hyperlink>
        </w:p>
        <w:p w14:paraId="275020AF" w14:textId="7D0F739E"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903" w:history="1">
            <w:r w:rsidR="00485D83" w:rsidRPr="00C931A9">
              <w:rPr>
                <w:rStyle w:val="Hyperlink"/>
              </w:rPr>
              <w:t>KẾT LUẬN</w:t>
            </w:r>
            <w:r w:rsidR="00485D83">
              <w:rPr>
                <w:webHidden/>
              </w:rPr>
              <w:tab/>
            </w:r>
            <w:r w:rsidR="00485D83">
              <w:rPr>
                <w:webHidden/>
              </w:rPr>
              <w:fldChar w:fldCharType="begin"/>
            </w:r>
            <w:r w:rsidR="00485D83">
              <w:rPr>
                <w:webHidden/>
              </w:rPr>
              <w:instrText xml:space="preserve"> PAGEREF _Toc135780903 \h </w:instrText>
            </w:r>
            <w:r w:rsidR="00485D83">
              <w:rPr>
                <w:webHidden/>
              </w:rPr>
            </w:r>
            <w:r w:rsidR="00485D83">
              <w:rPr>
                <w:webHidden/>
              </w:rPr>
              <w:fldChar w:fldCharType="separate"/>
            </w:r>
            <w:r w:rsidR="00485D83">
              <w:rPr>
                <w:webHidden/>
              </w:rPr>
              <w:t>62</w:t>
            </w:r>
            <w:r w:rsidR="00485D83">
              <w:rPr>
                <w:webHidden/>
              </w:rPr>
              <w:fldChar w:fldCharType="end"/>
            </w:r>
          </w:hyperlink>
        </w:p>
        <w:p w14:paraId="4802AACC" w14:textId="64959603" w:rsidR="00485D83"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780904" w:history="1">
            <w:r w:rsidR="00485D83" w:rsidRPr="00C931A9">
              <w:rPr>
                <w:rStyle w:val="Hyperlink"/>
              </w:rPr>
              <w:t>KIẾN NGHỊ</w:t>
            </w:r>
            <w:r w:rsidR="00485D83">
              <w:rPr>
                <w:webHidden/>
              </w:rPr>
              <w:tab/>
            </w:r>
            <w:r w:rsidR="00485D83">
              <w:rPr>
                <w:webHidden/>
              </w:rPr>
              <w:fldChar w:fldCharType="begin"/>
            </w:r>
            <w:r w:rsidR="00485D83">
              <w:rPr>
                <w:webHidden/>
              </w:rPr>
              <w:instrText xml:space="preserve"> PAGEREF _Toc135780904 \h </w:instrText>
            </w:r>
            <w:r w:rsidR="00485D83">
              <w:rPr>
                <w:webHidden/>
              </w:rPr>
            </w:r>
            <w:r w:rsidR="00485D83">
              <w:rPr>
                <w:webHidden/>
              </w:rPr>
              <w:fldChar w:fldCharType="separate"/>
            </w:r>
            <w:r w:rsidR="00485D83">
              <w:rPr>
                <w:webHidden/>
              </w:rPr>
              <w:t>64</w:t>
            </w:r>
            <w:r w:rsidR="00485D83">
              <w:rPr>
                <w:webHidden/>
              </w:rPr>
              <w:fldChar w:fldCharType="end"/>
            </w:r>
          </w:hyperlink>
        </w:p>
        <w:p w14:paraId="18D2E423" w14:textId="295F2A0E"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3800EE3C" w14:textId="77777777" w:rsidR="00485D83" w:rsidRDefault="006C7598" w:rsidP="00485D83">
      <w:pPr>
        <w:spacing w:line="300" w:lineRule="auto"/>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16C0459F" w14:textId="39E3F39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5" w:history="1">
        <w:r w:rsidR="00485D83" w:rsidRPr="00E61C92">
          <w:rPr>
            <w:rStyle w:val="Hyperlink"/>
          </w:rPr>
          <w:t xml:space="preserve">Bảng 1.1. </w:t>
        </w:r>
        <w:r w:rsidR="00485D83" w:rsidRPr="00E61C92">
          <w:rPr>
            <w:rStyle w:val="Hyperlink"/>
            <w:bCs/>
          </w:rPr>
          <w:t>Ước tính gánh nặng bệnh lao tại Việt Nam năm 2021</w:t>
        </w:r>
      </w:hyperlink>
    </w:p>
    <w:p w14:paraId="693BA5B9" w14:textId="47569206"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6" w:history="1">
        <w:r w:rsidR="00485D83" w:rsidRPr="00E61C92">
          <w:rPr>
            <w:rStyle w:val="Hyperlink"/>
          </w:rPr>
          <w:t xml:space="preserve">Bảng 1.2. </w:t>
        </w:r>
        <w:r w:rsidR="00485D83" w:rsidRPr="00E61C92">
          <w:rPr>
            <w:rStyle w:val="Hyperlink"/>
            <w:bCs/>
          </w:rPr>
          <w:t>Ước tính tỷ lệ mắc lao có MDR/RR-TB tại Việt Nam năm 2021</w:t>
        </w:r>
      </w:hyperlink>
    </w:p>
    <w:p w14:paraId="3051968E" w14:textId="55CA626B"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7" w:history="1">
        <w:r w:rsidR="00485D83" w:rsidRPr="00E61C92">
          <w:rPr>
            <w:rStyle w:val="Hyperlink"/>
          </w:rPr>
          <w:t>Bảng 1.3. Thông báo số ca bệnh lao tại Việt Nam năm 2021</w:t>
        </w:r>
      </w:hyperlink>
    </w:p>
    <w:p w14:paraId="45099216" w14:textId="2159707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8" w:history="1">
        <w:r w:rsidR="00485D83" w:rsidRPr="00E61C92">
          <w:rPr>
            <w:rStyle w:val="Hyperlink"/>
          </w:rPr>
          <w:t>Bảng 1.4. Chăm sóc bệnh lao mới và tái phát/HIV tại Việt Nam năm 2021</w:t>
        </w:r>
      </w:hyperlink>
    </w:p>
    <w:p w14:paraId="1B36414B" w14:textId="474F2749"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09" w:history="1">
        <w:r w:rsidR="00485D83" w:rsidRPr="00E61C92">
          <w:rPr>
            <w:rStyle w:val="Hyperlink"/>
          </w:rPr>
          <w:t>Bảng 3.1</w:t>
        </w:r>
        <w:r w:rsidR="00485D83" w:rsidRPr="00E61C92">
          <w:rPr>
            <w:rStyle w:val="Hyperlink"/>
            <w:bCs/>
          </w:rPr>
          <w:t>. Tình trạng suy dinh dưỡng theo BMI</w:t>
        </w:r>
      </w:hyperlink>
    </w:p>
    <w:p w14:paraId="0B7391EC" w14:textId="7E8F346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0" w:history="1">
        <w:r w:rsidR="00485D83" w:rsidRPr="00E61C92">
          <w:rPr>
            <w:rStyle w:val="Hyperlink"/>
          </w:rPr>
          <w:t>Bảng 3.2</w:t>
        </w:r>
        <w:r w:rsidR="00485D83" w:rsidRPr="00E61C92">
          <w:rPr>
            <w:rStyle w:val="Hyperlink"/>
            <w:bCs/>
          </w:rPr>
          <w:t>. Tình trạng suy dinh dưỡng theo SGA</w:t>
        </w:r>
      </w:hyperlink>
    </w:p>
    <w:p w14:paraId="6BB1BCA2" w14:textId="11D5005B"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1" w:history="1">
        <w:r w:rsidR="00485D83" w:rsidRPr="00E61C92">
          <w:rPr>
            <w:rStyle w:val="Hyperlink"/>
          </w:rPr>
          <w:t>Bảng 3.3</w:t>
        </w:r>
        <w:r w:rsidR="00485D83" w:rsidRPr="00E61C92">
          <w:rPr>
            <w:rStyle w:val="Hyperlink"/>
            <w:bCs/>
          </w:rPr>
          <w:t>. Đặc điểm suy dinh dưỡng theo nhóm tuổi</w:t>
        </w:r>
      </w:hyperlink>
    </w:p>
    <w:p w14:paraId="1C9E9202" w14:textId="1E1DF2A9"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2" w:history="1">
        <w:r w:rsidR="00485D83" w:rsidRPr="00E61C92">
          <w:rPr>
            <w:rStyle w:val="Hyperlink"/>
          </w:rPr>
          <w:t>Bảng 3.4</w:t>
        </w:r>
        <w:r w:rsidR="00485D83" w:rsidRPr="00E61C92">
          <w:rPr>
            <w:rStyle w:val="Hyperlink"/>
            <w:bCs/>
          </w:rPr>
          <w:t>. Đặc điểm suy dinh dưỡng theo giới</w:t>
        </w:r>
      </w:hyperlink>
    </w:p>
    <w:p w14:paraId="0A5413A6" w14:textId="6C238BC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3" w:history="1">
        <w:r w:rsidR="00485D83" w:rsidRPr="00E61C92">
          <w:rPr>
            <w:rStyle w:val="Hyperlink"/>
          </w:rPr>
          <w:t>Bảng 3.5</w:t>
        </w:r>
        <w:r w:rsidR="00485D83" w:rsidRPr="00E61C92">
          <w:rPr>
            <w:rStyle w:val="Hyperlink"/>
            <w:bCs/>
          </w:rPr>
          <w:t>. Đặc điểm suy dinh dưỡng theo nghề nghiệp</w:t>
        </w:r>
      </w:hyperlink>
    </w:p>
    <w:p w14:paraId="56826E44" w14:textId="2B003952"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4" w:history="1">
        <w:r w:rsidR="00485D83" w:rsidRPr="00E61C92">
          <w:rPr>
            <w:rStyle w:val="Hyperlink"/>
          </w:rPr>
          <w:t>Bảng 3.6</w:t>
        </w:r>
        <w:r w:rsidR="00485D83" w:rsidRPr="00E61C92">
          <w:rPr>
            <w:rStyle w:val="Hyperlink"/>
            <w:bCs/>
          </w:rPr>
          <w:t>. Đặc điểm suy dinh dưỡng theo khu vực địa lý</w:t>
        </w:r>
      </w:hyperlink>
    </w:p>
    <w:p w14:paraId="64CD11EC" w14:textId="231945E5"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5" w:history="1">
        <w:r w:rsidR="00485D83" w:rsidRPr="00E61C92">
          <w:rPr>
            <w:rStyle w:val="Hyperlink"/>
          </w:rPr>
          <w:t>Bảng 3.7</w:t>
        </w:r>
        <w:r w:rsidR="00485D83" w:rsidRPr="00E61C92">
          <w:rPr>
            <w:rStyle w:val="Hyperlink"/>
            <w:bCs/>
          </w:rPr>
          <w:t>. Đặc điểm suy dinh dưỡng theo tiền sử bệnh mạn tính</w:t>
        </w:r>
      </w:hyperlink>
    </w:p>
    <w:p w14:paraId="2A35882A" w14:textId="2A279570"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6" w:history="1">
        <w:r w:rsidR="00485D83" w:rsidRPr="00E61C92">
          <w:rPr>
            <w:rStyle w:val="Hyperlink"/>
          </w:rPr>
          <w:t>Bảng 3.8</w:t>
        </w:r>
        <w:r w:rsidR="00485D83" w:rsidRPr="00E61C92">
          <w:rPr>
            <w:rStyle w:val="Hyperlink"/>
            <w:bCs/>
          </w:rPr>
          <w:t>. Đặc điểm suy dinh dưỡng theo thời gian chẩn đoán bệnh</w:t>
        </w:r>
      </w:hyperlink>
    </w:p>
    <w:p w14:paraId="62B58FA5" w14:textId="55BE5DF8"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7" w:history="1">
        <w:r w:rsidR="00485D83" w:rsidRPr="00E61C92">
          <w:rPr>
            <w:rStyle w:val="Hyperlink"/>
          </w:rPr>
          <w:t>Bảng 3.9</w:t>
        </w:r>
        <w:r w:rsidR="00485D83" w:rsidRPr="00E61C92">
          <w:rPr>
            <w:rStyle w:val="Hyperlink"/>
            <w:bCs/>
          </w:rPr>
          <w:t>. Mối liên quan giữa nhóm tuổi và thực trạng dinh dưỡng</w:t>
        </w:r>
      </w:hyperlink>
    </w:p>
    <w:p w14:paraId="6A54855B" w14:textId="27BFEC14"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8" w:history="1">
        <w:r w:rsidR="00485D83" w:rsidRPr="00E61C92">
          <w:rPr>
            <w:rStyle w:val="Hyperlink"/>
          </w:rPr>
          <w:t>Bảng 3.10. Mối liên quan giữa giới và thực trạng dinh dưỡng</w:t>
        </w:r>
      </w:hyperlink>
    </w:p>
    <w:p w14:paraId="478CDAC9" w14:textId="40BF25FB"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19" w:history="1">
        <w:r w:rsidR="00485D83" w:rsidRPr="00E61C92">
          <w:rPr>
            <w:rStyle w:val="Hyperlink"/>
          </w:rPr>
          <w:t xml:space="preserve">Bảng 3.11. </w:t>
        </w:r>
        <w:r w:rsidR="00485D83" w:rsidRPr="00E61C92">
          <w:rPr>
            <w:rStyle w:val="Hyperlink"/>
            <w:bCs/>
          </w:rPr>
          <w:t>Mối liên quan giữa nghề nghiệp và thực trạng dinh dưỡng</w:t>
        </w:r>
      </w:hyperlink>
    </w:p>
    <w:p w14:paraId="01B22BFD" w14:textId="09A5BD87"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0" w:history="1">
        <w:r w:rsidR="00485D83" w:rsidRPr="00E61C92">
          <w:rPr>
            <w:rStyle w:val="Hyperlink"/>
          </w:rPr>
          <w:t xml:space="preserve">Bảng 3.12. </w:t>
        </w:r>
        <w:r w:rsidR="00485D83" w:rsidRPr="00E61C92">
          <w:rPr>
            <w:rStyle w:val="Hyperlink"/>
            <w:bCs/>
          </w:rPr>
          <w:t>Mối liên quan giữa khu vực địa lý và thực trạng dinh dưỡng</w:t>
        </w:r>
      </w:hyperlink>
    </w:p>
    <w:p w14:paraId="2B4E29A8" w14:textId="4C6625BE"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1" w:history="1">
        <w:r w:rsidR="00485D83" w:rsidRPr="00E61C92">
          <w:rPr>
            <w:rStyle w:val="Hyperlink"/>
          </w:rPr>
          <w:t>Bảng 3.13</w:t>
        </w:r>
        <w:r w:rsidR="00485D83" w:rsidRPr="00E61C92">
          <w:rPr>
            <w:rStyle w:val="Hyperlink"/>
            <w:bCs/>
          </w:rPr>
          <w:t>. Mối liên quan giữa thời gian chẩn đoán và thực trạng dinh dưỡng</w:t>
        </w:r>
      </w:hyperlink>
    </w:p>
    <w:p w14:paraId="70A0D3F8" w14:textId="1E8168B2"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2" w:history="1">
        <w:r w:rsidR="00485D83" w:rsidRPr="00E61C92">
          <w:rPr>
            <w:rStyle w:val="Hyperlink"/>
          </w:rPr>
          <w:t>Bảng 3.14. Mối liên quan giữa tiền sử bệnh mạn tính và thực trạng dinh dưỡng</w:t>
        </w:r>
      </w:hyperlink>
    </w:p>
    <w:p w14:paraId="64F0BBF1" w14:textId="6AE8065D"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3" w:history="1">
        <w:r w:rsidR="00485D83" w:rsidRPr="00E61C92">
          <w:rPr>
            <w:rStyle w:val="Hyperlink"/>
          </w:rPr>
          <w:t xml:space="preserve">Bảng 3.15. </w:t>
        </w:r>
        <w:r w:rsidR="00485D83" w:rsidRPr="00E61C92">
          <w:rPr>
            <w:rStyle w:val="Hyperlink"/>
            <w:bCs/>
          </w:rPr>
          <w:t>Mối liên quan giữa triệu chứng sốt và thực trạng dinh dưỡng</w:t>
        </w:r>
      </w:hyperlink>
    </w:p>
    <w:p w14:paraId="0266E74B" w14:textId="2530BCC9"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4" w:history="1">
        <w:r w:rsidR="00485D83" w:rsidRPr="00E61C92">
          <w:rPr>
            <w:rStyle w:val="Hyperlink"/>
          </w:rPr>
          <w:t xml:space="preserve">Bảng 3.16. </w:t>
        </w:r>
        <w:r w:rsidR="00485D83" w:rsidRPr="00E61C92">
          <w:rPr>
            <w:rStyle w:val="Hyperlink"/>
            <w:bCs/>
          </w:rPr>
          <w:t>Mối liên quan giữa mức độ tổn thương trên phim X-quang phổi và thực trạng dinh dưỡng</w:t>
        </w:r>
      </w:hyperlink>
    </w:p>
    <w:p w14:paraId="40C3DA73" w14:textId="4B75EB6E"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5" w:history="1">
        <w:r w:rsidR="00485D83" w:rsidRPr="00E61C92">
          <w:rPr>
            <w:rStyle w:val="Hyperlink"/>
          </w:rPr>
          <w:t xml:space="preserve">Bảng 3.17. </w:t>
        </w:r>
        <w:r w:rsidR="00485D83" w:rsidRPr="00E61C92">
          <w:rPr>
            <w:rStyle w:val="Hyperlink"/>
            <w:bCs/>
          </w:rPr>
          <w:t>Mối liên quan giữa tổn thương trên phim X-quang phổi có hang và thực trạng dinh dưỡng</w:t>
        </w:r>
      </w:hyperlink>
    </w:p>
    <w:p w14:paraId="34A03C15" w14:textId="754BEE33"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6" w:history="1">
        <w:r w:rsidR="00485D83" w:rsidRPr="00E61C92">
          <w:rPr>
            <w:rStyle w:val="Hyperlink"/>
          </w:rPr>
          <w:t xml:space="preserve">Bảng 3.18. </w:t>
        </w:r>
        <w:r w:rsidR="00485D83" w:rsidRPr="00E61C92">
          <w:rPr>
            <w:rStyle w:val="Hyperlink"/>
            <w:bCs/>
          </w:rPr>
          <w:t>Mối liên quan giữa tình trạng thiếu máu và thực trạng dinh dưỡng</w:t>
        </w:r>
      </w:hyperlink>
    </w:p>
    <w:p w14:paraId="022DB4FE" w14:textId="38324DB0"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7" w:history="1">
        <w:r w:rsidR="00485D83" w:rsidRPr="00E61C92">
          <w:rPr>
            <w:rStyle w:val="Hyperlink"/>
          </w:rPr>
          <w:t xml:space="preserve">Bảng 3.19. </w:t>
        </w:r>
        <w:r w:rsidR="00485D83" w:rsidRPr="00E61C92">
          <w:rPr>
            <w:rStyle w:val="Hyperlink"/>
            <w:bCs/>
          </w:rPr>
          <w:t>Mối liên quan giữa số lượng bạch cầu và thực trạng dinh dưỡng</w:t>
        </w:r>
      </w:hyperlink>
    </w:p>
    <w:p w14:paraId="2E853311" w14:textId="7FFE508C" w:rsidR="00485D83" w:rsidRDefault="00000000" w:rsidP="00485D83">
      <w:pPr>
        <w:pStyle w:val="TableofFigures"/>
        <w:tabs>
          <w:tab w:val="right" w:leader="dot" w:pos="9111"/>
        </w:tabs>
        <w:spacing w:line="300" w:lineRule="auto"/>
        <w:rPr>
          <w:rFonts w:asciiTheme="minorHAnsi" w:eastAsiaTheme="minorEastAsia" w:hAnsiTheme="minorHAnsi" w:cstheme="minorBidi"/>
          <w:color w:val="auto"/>
          <w:kern w:val="2"/>
          <w:sz w:val="22"/>
          <w:szCs w:val="22"/>
          <w:lang w:val="vi-VN" w:eastAsia="vi-VN"/>
          <w14:ligatures w14:val="standardContextual"/>
        </w:rPr>
      </w:pPr>
      <w:hyperlink w:anchor="_Toc135780928" w:history="1">
        <w:r w:rsidR="00485D83" w:rsidRPr="00E61C92">
          <w:rPr>
            <w:rStyle w:val="Hyperlink"/>
          </w:rPr>
          <w:t xml:space="preserve">Bảng 3.20. </w:t>
        </w:r>
        <w:r w:rsidR="00485D83" w:rsidRPr="00E61C92">
          <w:rPr>
            <w:rStyle w:val="Hyperlink"/>
            <w:bCs/>
          </w:rPr>
          <w:t>Mối liên quan giữa kháng thuốc lao và thực trạng dinh dưỡng</w:t>
        </w:r>
      </w:hyperlink>
    </w:p>
    <w:p w14:paraId="4F265E31" w14:textId="23B7EB75" w:rsidR="001C331C" w:rsidRDefault="003E4607" w:rsidP="00485D83">
      <w:pPr>
        <w:spacing w:line="300" w:lineRule="auto"/>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1E980FB4" w14:textId="1436F892" w:rsidR="00485D83"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5780929" w:history="1">
        <w:r w:rsidR="00485D83" w:rsidRPr="00783D15">
          <w:rPr>
            <w:rStyle w:val="Hyperlink"/>
          </w:rPr>
          <w:t>Hình 3.1. Thực trạng dinh dưỡng theo BMI</w:t>
        </w:r>
      </w:hyperlink>
    </w:p>
    <w:p w14:paraId="4A9F21E4" w14:textId="16AF4132" w:rsidR="00485D83"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5780930" w:history="1">
        <w:r w:rsidR="00485D83" w:rsidRPr="00783D15">
          <w:rPr>
            <w:rStyle w:val="Hyperlink"/>
          </w:rPr>
          <w:t>Hình 3.2. Thực trạng dinh dưỡng theo SGA</w:t>
        </w:r>
      </w:hyperlink>
    </w:p>
    <w:p w14:paraId="3FB14F02" w14:textId="55E3F5D4"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5780888"/>
      <w:r w:rsidRPr="00835C44">
        <w:lastRenderedPageBreak/>
        <w:t>ĐẶT VẤN ĐỀ</w:t>
      </w:r>
      <w:bookmarkEnd w:id="10"/>
      <w:bookmarkEnd w:id="11"/>
      <w:bookmarkEnd w:id="12"/>
    </w:p>
    <w:p w14:paraId="1438CEE1" w14:textId="3171BF39"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51A17A07"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w:t>
      </w:r>
      <w:r w:rsidR="00CA4398">
        <w:t>t</w:t>
      </w:r>
      <w:r w:rsidR="001E2234">
        <w:t>ình</w:t>
      </w:r>
      <w:r w:rsidR="00CA4398">
        <w:t xml:space="preserve"> trạng suy dinh dưỡng</w:t>
      </w:r>
      <w:r w:rsidR="00E25089" w:rsidRPr="00E25089">
        <w:t xml:space="preserve">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6F49FFB9"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FE649D">
        <w:t>thực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FE649D">
        <w:t>t</w:t>
      </w:r>
      <w:r w:rsidR="00945720">
        <w:rPr>
          <w:lang w:val="vi-VN"/>
        </w:rPr>
        <w:t>ình</w:t>
      </w:r>
      <w:r w:rsidR="00FE649D">
        <w:t xml:space="preserve">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4325CE0"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 xml:space="preserve">và </w:t>
      </w:r>
      <w:r w:rsidR="001B7B24">
        <w:rPr>
          <w:lang w:val="vi-VN"/>
        </w:rPr>
        <w:t>một số</w:t>
      </w:r>
      <w:r w:rsidR="00D248D9" w:rsidRPr="00E04B18">
        <w:t xml:space="preserve">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w:t>
      </w:r>
      <w:r w:rsidR="009E17A2">
        <w:rPr>
          <w:lang w:val="vi-VN"/>
        </w:rPr>
        <w:t>một số</w:t>
      </w:r>
      <w:r>
        <w:t xml:space="preserve">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5377341C" w:rsidR="001B303A" w:rsidRPr="009F19AE" w:rsidRDefault="00127543" w:rsidP="00376CAB">
      <w:pPr>
        <w:rPr>
          <w:i/>
          <w:iCs/>
        </w:rPr>
      </w:pPr>
      <w:r w:rsidRPr="009F19AE">
        <w:rPr>
          <w:i/>
          <w:iCs/>
        </w:rPr>
        <w:t xml:space="preserve">1. </w:t>
      </w:r>
      <w:r w:rsidR="001B303A" w:rsidRPr="009F19AE">
        <w:rPr>
          <w:i/>
          <w:iCs/>
        </w:rPr>
        <w:t xml:space="preserve">Mô tả </w:t>
      </w:r>
      <w:r w:rsidR="00ED161A">
        <w:rPr>
          <w:i/>
          <w:iCs/>
        </w:rPr>
        <w:t>thực trạng</w:t>
      </w:r>
      <w:r w:rsidR="001B303A" w:rsidRPr="009F19AE">
        <w:rPr>
          <w:i/>
          <w:iCs/>
        </w:rPr>
        <w:t xml:space="preserve">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77AD0FC8"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w:t>
      </w:r>
      <w:r w:rsidR="00FE649D">
        <w:rPr>
          <w:i/>
          <w:iCs/>
        </w:rPr>
        <w:t>thực trạng dinh dưỡng</w:t>
      </w:r>
      <w:r w:rsidR="001B303A" w:rsidRPr="009F19AE">
        <w:rPr>
          <w:i/>
          <w:iCs/>
        </w:rPr>
        <w:t xml:space="preserve"> </w:t>
      </w:r>
      <w:r w:rsidR="00B239F7" w:rsidRPr="009F19AE">
        <w:rPr>
          <w:i/>
          <w:iCs/>
        </w:rPr>
        <w:t>ở</w:t>
      </w:r>
      <w:r w:rsidR="00AD7370">
        <w:rPr>
          <w:i/>
          <w:iCs/>
        </w:rPr>
        <w:t xml:space="preserve"> nhóm</w:t>
      </w:r>
      <w:r w:rsidR="00B239F7" w:rsidRPr="009F19AE">
        <w:rPr>
          <w:i/>
          <w:iCs/>
        </w:rPr>
        <w:t xml:space="preserve">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5780889"/>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5780890"/>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5780905"/>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5780906"/>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5780907"/>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5780908"/>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5780891"/>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48098EA5"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2F2AE78A"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w:t>
      </w:r>
      <w:r w:rsidR="00691F38">
        <w:rPr>
          <w:lang w:val="vi-VN"/>
        </w:rPr>
        <w:t>Một số</w:t>
      </w:r>
      <w:r w:rsidRPr="00A55585">
        <w:t xml:space="preserve">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5780892"/>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06629570"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3492E3A" w:rsidR="001B303A" w:rsidRDefault="00FE649D" w:rsidP="00BB5FC8">
      <w:r>
        <w:t>Thực trạng dinh dưỡng</w:t>
      </w:r>
      <w:r w:rsidR="005D5050" w:rsidRPr="005D5050">
        <w:t xml:space="preserve">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0A639B76"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5F3D08C1" w:rsidR="001B303A" w:rsidRDefault="001B303A" w:rsidP="00C23165">
      <w:pPr>
        <w:pStyle w:val="Heading2"/>
      </w:pPr>
      <w:bookmarkStart w:id="50" w:name="_Toc126527725"/>
      <w:bookmarkStart w:id="51" w:name="_Toc134910594"/>
      <w:bookmarkStart w:id="52" w:name="_Toc135780893"/>
      <w:r>
        <w:t>1.</w:t>
      </w:r>
      <w:r w:rsidR="005B5CB5">
        <w:t>4</w:t>
      </w:r>
      <w:r>
        <w:t xml:space="preserve">. </w:t>
      </w:r>
      <w:r w:rsidR="009E67D7">
        <w:t>P</w:t>
      </w:r>
      <w:r>
        <w:t xml:space="preserve">hương pháp đánh giá </w:t>
      </w:r>
      <w:r w:rsidR="007225A9">
        <w:rPr>
          <w:lang w:val="vi-VN"/>
        </w:rPr>
        <w:t>tình trạng</w:t>
      </w:r>
      <w:r w:rsidR="00FE649D">
        <w:t xml:space="preserve"> dinh dưỡng</w:t>
      </w:r>
      <w:r>
        <w:t xml:space="preserve">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75ED7D8D"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 xml:space="preserve">đánh giá </w:t>
      </w:r>
      <w:r w:rsidR="000E6EDA">
        <w:rPr>
          <w:lang w:val="vi-VN"/>
        </w:rPr>
        <w:t>tình trạng</w:t>
      </w:r>
      <w:r w:rsidR="00FE649D">
        <w:t xml:space="preserve"> dinh dưỡng</w:t>
      </w:r>
      <w:r w:rsidR="00487D47">
        <w:t xml:space="preserve">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CF063AA" w:rsidR="008E0E68" w:rsidRDefault="00E958FD" w:rsidP="00C23165">
      <w:r>
        <w:t xml:space="preserve">Đánh giá </w:t>
      </w:r>
      <w:r w:rsidR="00266B36">
        <w:rPr>
          <w:lang w:val="vi-VN"/>
        </w:rPr>
        <w:t>tình trạng</w:t>
      </w:r>
      <w:r w:rsidR="00FE649D">
        <w:t xml:space="preserve">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5C0C1DF0"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 xml:space="preserve">trong 2 tuần trước khi đánh giá, có khả năng </w:t>
      </w:r>
      <w:r w:rsidR="00917277">
        <w:rPr>
          <w:lang w:val="vi-VN"/>
        </w:rPr>
        <w:t>tình trạng</w:t>
      </w:r>
      <w:r w:rsidR="00FE649D">
        <w:t xml:space="preserve"> dinh dưỡng</w:t>
      </w:r>
      <w:r w:rsidR="00561998">
        <w:t xml:space="preserve">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59FBD70A" w:rsidR="00A3707E" w:rsidRDefault="00E054E4" w:rsidP="00A3707E">
      <w:r>
        <w:t>Phương pháp đ</w:t>
      </w:r>
      <w:r w:rsidR="007A5278" w:rsidRPr="007A5278">
        <w:t xml:space="preserve">ánh giá </w:t>
      </w:r>
      <w:r w:rsidR="00272F57">
        <w:rPr>
          <w:lang w:val="vi-VN"/>
        </w:rPr>
        <w:t>tình trạng</w:t>
      </w:r>
      <w:r w:rsidR="00FE649D">
        <w:t xml:space="preserve"> dinh dưỡng</w:t>
      </w:r>
      <w:r w:rsidR="007A5278" w:rsidRPr="007A5278">
        <w:t xml:space="preserve">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5780894"/>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5780895"/>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5780896"/>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798E384" w:rsidR="001B00D6" w:rsidRDefault="001B00D6" w:rsidP="00A73146">
      <w:pPr>
        <w:pStyle w:val="Heading4"/>
      </w:pPr>
      <w:bookmarkStart w:id="69" w:name="_Toc126527737"/>
      <w:r>
        <w:t>2.2.3.</w:t>
      </w:r>
      <w:r w:rsidR="008859D5">
        <w:t>1</w:t>
      </w:r>
      <w:r>
        <w:t xml:space="preserve">. </w:t>
      </w:r>
      <w:bookmarkEnd w:id="69"/>
      <w:r w:rsidR="003E63C1">
        <w:rPr>
          <w:lang w:val="vi-VN"/>
        </w:rPr>
        <w:t>T</w:t>
      </w:r>
      <w:r w:rsidR="00FE649D">
        <w:t>hực trạng dinh dưỡng</w:t>
      </w:r>
      <w:r w:rsidR="007C5CF3">
        <w:t xml:space="preserve"> của đối tượng nghiên cứu</w:t>
      </w:r>
    </w:p>
    <w:p w14:paraId="69EBAAF2" w14:textId="280F1B44" w:rsidR="006D4D07" w:rsidRDefault="00AC5276" w:rsidP="00CF344B">
      <w:r>
        <w:rPr>
          <w:lang w:val="vi-VN"/>
        </w:rPr>
        <w:t>Thực trạng</w:t>
      </w:r>
      <w:r w:rsidR="00FE649D">
        <w:t xml:space="preserve"> dinh dưỡng</w:t>
      </w:r>
      <w:r w:rsidR="00461A81">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27FFD836" w:rsidR="00323881" w:rsidRDefault="00FE649D" w:rsidP="00323881">
      <w:r>
        <w:t>Thực trạng dinh dưỡng</w:t>
      </w:r>
      <w:r w:rsidR="00EB711E">
        <w:t xml:space="preserve"> theo </w:t>
      </w:r>
      <w:r w:rsidR="00EB711E" w:rsidRPr="004C7996">
        <w:t xml:space="preserve">SGA phân loại </w:t>
      </w:r>
      <w:r w:rsidR="00EB711E">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38A2CBA3" w:rsidR="00982331" w:rsidRDefault="00B13EC7" w:rsidP="00ED18C0">
      <w:r>
        <w:rPr>
          <w:lang w:val="vi-VN"/>
        </w:rPr>
        <w:t>Mô tả t</w:t>
      </w:r>
      <w:r w:rsidR="00FE649D">
        <w:t>hực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05DF951A" w:rsidR="00CF536B" w:rsidRDefault="00CF536B" w:rsidP="00A73146">
      <w:pPr>
        <w:pStyle w:val="Heading4"/>
      </w:pPr>
      <w:bookmarkStart w:id="70" w:name="_Toc126527738"/>
      <w:r>
        <w:t>2.2.3.</w:t>
      </w:r>
      <w:r w:rsidR="003A6152">
        <w:t>2</w:t>
      </w:r>
      <w:r>
        <w:t xml:space="preserve">. </w:t>
      </w:r>
      <w:bookmarkEnd w:id="70"/>
      <w:r w:rsidR="00275226">
        <w:rPr>
          <w:lang w:val="vi-VN"/>
        </w:rPr>
        <w:t>T</w:t>
      </w:r>
      <w:r w:rsidR="00FE649D">
        <w:t>hực trạng dinh dưỡng</w:t>
      </w:r>
      <w:r w:rsidR="001815A6">
        <w:t xml:space="preserve"> và một số yếu tố</w:t>
      </w:r>
      <w:r w:rsidR="00275226">
        <w:rPr>
          <w:lang w:val="vi-VN"/>
        </w:rPr>
        <w:t xml:space="preserve"> liên quan</w:t>
      </w:r>
    </w:p>
    <w:p w14:paraId="35FE3797" w14:textId="60EA3A4E" w:rsidR="00614F28" w:rsidRDefault="00604F91" w:rsidP="00C55503">
      <w:r>
        <w:t>Đánh giá m</w:t>
      </w:r>
      <w:r w:rsidR="00614F28">
        <w:t xml:space="preserve">ối liên quan giữa </w:t>
      </w:r>
      <w:r w:rsidR="00FE649D">
        <w:t>thực trạng dinh dưỡng</w:t>
      </w:r>
      <w:r w:rsidR="00614F28">
        <w:t xml:space="preserve"> và </w:t>
      </w:r>
      <w:r w:rsidR="006B0477">
        <w:rPr>
          <w:lang w:val="vi-VN"/>
        </w:rPr>
        <w:t>một số</w:t>
      </w:r>
      <w:r w:rsidR="00614F28">
        <w:t xml:space="preserve">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5780897"/>
      <w:r>
        <w:lastRenderedPageBreak/>
        <w:t xml:space="preserve">– </w:t>
      </w:r>
      <w:bookmarkStart w:id="81" w:name="_Hlk133567599"/>
      <w:r>
        <w:t>KẾT QUẢ</w:t>
      </w:r>
      <w:bookmarkEnd w:id="78"/>
      <w:bookmarkEnd w:id="79"/>
      <w:bookmarkEnd w:id="80"/>
    </w:p>
    <w:p w14:paraId="15A431AB" w14:textId="26FA0801" w:rsidR="005D70BA" w:rsidRDefault="00490F67" w:rsidP="00C23165">
      <w:pPr>
        <w:pStyle w:val="Heading2"/>
      </w:pPr>
      <w:bookmarkStart w:id="82" w:name="_Toc126527746"/>
      <w:bookmarkStart w:id="83" w:name="_Toc134910599"/>
      <w:bookmarkStart w:id="84" w:name="_Toc135780898"/>
      <w:r>
        <w:t>3.</w:t>
      </w:r>
      <w:r w:rsidR="00423E43">
        <w:t>1</w:t>
      </w:r>
      <w:r>
        <w:t xml:space="preserve">. </w:t>
      </w:r>
      <w:r w:rsidR="00731E78">
        <w:rPr>
          <w:lang w:val="vi-VN"/>
        </w:rPr>
        <w:t>T</w:t>
      </w:r>
      <w:r w:rsidR="00FE649D">
        <w:t>hực trạng dinh dưỡng</w:t>
      </w:r>
      <w:r w:rsidR="008E3E72">
        <w:t xml:space="preserve"> </w:t>
      </w:r>
      <w:r w:rsidR="005D70BA">
        <w:t>của đối tượng nghiên cứu</w:t>
      </w:r>
      <w:bookmarkEnd w:id="82"/>
      <w:bookmarkEnd w:id="83"/>
      <w:bookmarkEnd w:id="84"/>
    </w:p>
    <w:p w14:paraId="35172466" w14:textId="1C77FF5D" w:rsidR="00CE5406" w:rsidRPr="00CE5406" w:rsidRDefault="00CE5406" w:rsidP="00BE48CA">
      <w:pPr>
        <w:pStyle w:val="Heading3"/>
      </w:pPr>
      <w:r>
        <w:t>3.</w:t>
      </w:r>
      <w:r w:rsidR="00423E43">
        <w:t>1</w:t>
      </w:r>
      <w:r>
        <w:t xml:space="preserve">.1. </w:t>
      </w:r>
      <w:r w:rsidR="00731E78">
        <w:rPr>
          <w:lang w:val="vi-VN"/>
        </w:rPr>
        <w:t>T</w:t>
      </w:r>
      <w:r w:rsidR="00CA4398">
        <w:t>hực trạng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4F92E9E" w:rsidR="00E61F7A" w:rsidRDefault="004F5684" w:rsidP="004F5684">
      <w:pPr>
        <w:pStyle w:val="Caption"/>
      </w:pPr>
      <w:bookmarkStart w:id="85" w:name="_Toc135780929"/>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w:t>
      </w:r>
      <w:r w:rsidR="00FE649D">
        <w:t>hực trạng dinh dưỡng</w:t>
      </w:r>
      <w:r w:rsidR="00E61F7A">
        <w:t xml:space="preserve">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1E8903A9" w:rsidR="00A80220" w:rsidRPr="00707BC9" w:rsidRDefault="004F5684" w:rsidP="004F5684">
      <w:pPr>
        <w:pStyle w:val="Caption"/>
        <w:rPr>
          <w:b w:val="0"/>
          <w:bCs/>
        </w:rPr>
      </w:pPr>
      <w:bookmarkStart w:id="86" w:name="_Toc135780909"/>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CA4398">
        <w:rPr>
          <w:bCs/>
        </w:rPr>
        <w:t>T</w:t>
      </w:r>
      <w:r w:rsidR="00361178">
        <w:rPr>
          <w:bCs/>
        </w:rPr>
        <w:t>ình</w:t>
      </w:r>
      <w:r w:rsidR="00CA4398">
        <w:rPr>
          <w:bCs/>
        </w:rPr>
        <w:t xml:space="preserve"> trạng 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3CF7C9A3" w:rsidR="00BE48CA" w:rsidRDefault="00BE48CA" w:rsidP="00BE48CA">
      <w:pPr>
        <w:pStyle w:val="Heading3"/>
      </w:pPr>
      <w:r>
        <w:t>3.</w:t>
      </w:r>
      <w:r w:rsidR="00423E43">
        <w:t>1</w:t>
      </w:r>
      <w:r>
        <w:t>.</w:t>
      </w:r>
      <w:r w:rsidR="00603957">
        <w:t>2</w:t>
      </w:r>
      <w:r>
        <w:t xml:space="preserve">. </w:t>
      </w:r>
      <w:r w:rsidR="00422331">
        <w:rPr>
          <w:lang w:val="vi-VN"/>
        </w:rPr>
        <w:t>T</w:t>
      </w:r>
      <w:r w:rsidR="00CA4398">
        <w:t>hực trạng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2FE1FCA7" w:rsidR="00453CFB" w:rsidRDefault="00453CFB" w:rsidP="00517B8F">
      <w:pPr>
        <w:pStyle w:val="Caption"/>
      </w:pPr>
      <w:bookmarkStart w:id="87" w:name="_Toc135780930"/>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w:t>
      </w:r>
      <w:r w:rsidR="00FE649D">
        <w:t>hực trạng dinh dưỡng</w:t>
      </w:r>
      <w:r>
        <w:t xml:space="preserve">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C44ABA3" w:rsidR="00F724BC" w:rsidRPr="00707BC9" w:rsidRDefault="00F724BC" w:rsidP="00517B8F">
      <w:pPr>
        <w:pStyle w:val="Caption"/>
        <w:rPr>
          <w:b w:val="0"/>
          <w:bCs/>
        </w:rPr>
      </w:pPr>
      <w:bookmarkStart w:id="88" w:name="_Toc13578091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CA4398">
        <w:rPr>
          <w:bCs/>
        </w:rPr>
        <w:t>T</w:t>
      </w:r>
      <w:r w:rsidR="001D7D02">
        <w:rPr>
          <w:bCs/>
        </w:rPr>
        <w:t>ình</w:t>
      </w:r>
      <w:r w:rsidR="00CA4398">
        <w:rPr>
          <w:bCs/>
        </w:rPr>
        <w:t xml:space="preserve"> trạng 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578091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578091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578091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25B25C8A" w:rsidR="00B35AD6" w:rsidRPr="00175D73" w:rsidRDefault="00B35AD6" w:rsidP="00AA5F43">
      <w:pPr>
        <w:pStyle w:val="Caption"/>
        <w:rPr>
          <w:b w:val="0"/>
          <w:bCs/>
        </w:rPr>
      </w:pPr>
      <w:bookmarkStart w:id="92" w:name="_Toc13578091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578091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578091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5E54ABC8" w:rsidR="00304CA8" w:rsidRPr="00A2295D" w:rsidRDefault="00304CA8" w:rsidP="002358B1">
      <w:pPr>
        <w:pStyle w:val="Heading2"/>
      </w:pPr>
      <w:bookmarkStart w:id="96" w:name="_Toc134910600"/>
      <w:bookmarkStart w:id="97" w:name="_Toc135780899"/>
      <w:r w:rsidRPr="00A2295D">
        <w:t>3.</w:t>
      </w:r>
      <w:r w:rsidR="00913CE7" w:rsidRPr="00A2295D">
        <w:t>2</w:t>
      </w:r>
      <w:r w:rsidRPr="00A2295D">
        <w:t>.</w:t>
      </w:r>
      <w:r w:rsidR="003B0A51">
        <w:t xml:space="preserve"> </w:t>
      </w:r>
      <w:r w:rsidRPr="008E7E6C">
        <w:rPr>
          <w:szCs w:val="28"/>
        </w:rPr>
        <w:t>T</w:t>
      </w:r>
      <w:r w:rsidR="00973DE3" w:rsidRPr="008E7E6C">
        <w:rPr>
          <w:szCs w:val="28"/>
        </w:rPr>
        <w:t>hực</w:t>
      </w:r>
      <w:r w:rsidRPr="008E7E6C">
        <w:rPr>
          <w:szCs w:val="28"/>
        </w:rPr>
        <w:t xml:space="preserve"> trạng dinh dưỡng và </w:t>
      </w:r>
      <w:r w:rsidR="00B80670">
        <w:rPr>
          <w:szCs w:val="28"/>
        </w:rPr>
        <w:t>một</w:t>
      </w:r>
      <w:r w:rsidR="00107197" w:rsidRPr="008E7E6C">
        <w:rPr>
          <w:szCs w:val="28"/>
        </w:rPr>
        <w:t xml:space="preserve"> số</w:t>
      </w:r>
      <w:r w:rsidRPr="008E7E6C">
        <w:rPr>
          <w:szCs w:val="28"/>
        </w:rPr>
        <w:t xml:space="preserve"> yếu tố liên quan</w:t>
      </w:r>
      <w:bookmarkEnd w:id="96"/>
      <w:bookmarkEnd w:id="97"/>
    </w:p>
    <w:p w14:paraId="7696968E" w14:textId="0E83CBF0" w:rsidR="00243553" w:rsidRPr="00E752EB" w:rsidRDefault="00243553" w:rsidP="00243553">
      <w:pPr>
        <w:pStyle w:val="Heading3"/>
      </w:pPr>
      <w:r>
        <w:t>3.</w:t>
      </w:r>
      <w:r w:rsidR="00913CE7">
        <w:t>2</w:t>
      </w:r>
      <w:r>
        <w:t xml:space="preserve">.1. Mối liên quan giữa nhóm tuổi và </w:t>
      </w:r>
      <w:r w:rsidR="00FE649D">
        <w:t>thực trạng dinh dưỡng</w:t>
      </w:r>
    </w:p>
    <w:p w14:paraId="0A1AB7EE" w14:textId="5FD628FC" w:rsidR="00243553" w:rsidRPr="00707BC9" w:rsidRDefault="00243553" w:rsidP="00243553">
      <w:pPr>
        <w:pStyle w:val="Caption"/>
        <w:rPr>
          <w:b w:val="0"/>
          <w:bCs/>
        </w:rPr>
      </w:pPr>
      <w:bookmarkStart w:id="98" w:name="_Toc13578091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FE649D">
        <w:rPr>
          <w:bCs/>
        </w:rPr>
        <w:t>thực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33C789A3" w:rsidR="00334897" w:rsidRDefault="00334897" w:rsidP="00334897">
      <w:pPr>
        <w:pStyle w:val="Heading3"/>
      </w:pPr>
      <w:r>
        <w:lastRenderedPageBreak/>
        <w:t>3.</w:t>
      </w:r>
      <w:r w:rsidR="00913CE7">
        <w:t>2</w:t>
      </w:r>
      <w:r>
        <w:t>.</w:t>
      </w:r>
      <w:r w:rsidR="00243553">
        <w:t>2</w:t>
      </w:r>
      <w:r>
        <w:t xml:space="preserve">. Mối liên quan giữa giới và </w:t>
      </w:r>
      <w:r w:rsidR="00FE649D">
        <w:t>thực trạng dinh dưỡng</w:t>
      </w:r>
    </w:p>
    <w:p w14:paraId="19046A83" w14:textId="2C3BA60E" w:rsidR="00334897" w:rsidRDefault="00334897" w:rsidP="007448F9">
      <w:pPr>
        <w:pStyle w:val="Caption"/>
      </w:pPr>
      <w:bookmarkStart w:id="99" w:name="_Toc13578091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FE649D">
        <w:t>thực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45D696CE" w:rsidR="00334897" w:rsidRDefault="00334897" w:rsidP="00334897">
      <w:pPr>
        <w:pStyle w:val="Heading3"/>
      </w:pPr>
      <w:bookmarkStart w:id="100" w:name="_Toc126527748"/>
      <w:r>
        <w:t>3</w:t>
      </w:r>
      <w:r w:rsidR="00913CE7">
        <w:t>.2</w:t>
      </w:r>
      <w:r>
        <w:t>.</w:t>
      </w:r>
      <w:r w:rsidR="00DB461B">
        <w:t>3</w:t>
      </w:r>
      <w:r>
        <w:t xml:space="preserve">. </w:t>
      </w:r>
      <w:bookmarkEnd w:id="100"/>
      <w:r>
        <w:t xml:space="preserve">Mối liên quan giữa nghề nghiệp và </w:t>
      </w:r>
      <w:r w:rsidR="00FE649D">
        <w:t>thực trạng dinh dưỡng</w:t>
      </w:r>
    </w:p>
    <w:p w14:paraId="202AC804" w14:textId="22B2269C" w:rsidR="00334897" w:rsidRDefault="00334897" w:rsidP="00334897">
      <w:pPr>
        <w:pStyle w:val="Caption"/>
        <w:rPr>
          <w:bCs/>
        </w:rPr>
      </w:pPr>
      <w:bookmarkStart w:id="101" w:name="_Toc13578091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w:t>
      </w:r>
      <w:r w:rsidR="00FE649D">
        <w:rPr>
          <w:bCs/>
        </w:rPr>
        <w:t>thực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72300529" w:rsidR="00334897" w:rsidRDefault="00334897" w:rsidP="00334897">
      <w:pPr>
        <w:pStyle w:val="Heading3"/>
      </w:pPr>
      <w:r>
        <w:t>3.</w:t>
      </w:r>
      <w:r w:rsidR="00913CE7">
        <w:t>2</w:t>
      </w:r>
      <w:r>
        <w:t>.</w:t>
      </w:r>
      <w:r w:rsidR="00DB461B">
        <w:t>4</w:t>
      </w:r>
      <w:r>
        <w:t xml:space="preserve">. </w:t>
      </w:r>
      <w:bookmarkEnd w:id="102"/>
      <w:r>
        <w:t xml:space="preserve">Mối liên quan giữa khu vực địa lý và </w:t>
      </w:r>
      <w:r w:rsidR="00FE649D">
        <w:t>thực trạng dinh dưỡng</w:t>
      </w:r>
    </w:p>
    <w:p w14:paraId="2F054A47" w14:textId="1DB73C8A" w:rsidR="00334897" w:rsidRDefault="00334897" w:rsidP="00EE6DD4">
      <w:pPr>
        <w:pStyle w:val="Caption"/>
        <w:jc w:val="both"/>
        <w:rPr>
          <w:bCs/>
        </w:rPr>
      </w:pPr>
      <w:bookmarkStart w:id="103" w:name="_Toc13578092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khu vực địa lý và </w:t>
      </w:r>
      <w:r w:rsidR="00FE649D">
        <w:rPr>
          <w:bCs/>
        </w:rPr>
        <w:t>thực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45DB2F"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4E07C67C" w:rsidR="00334897" w:rsidRDefault="00334897" w:rsidP="00334897">
      <w:pPr>
        <w:pStyle w:val="Heading3"/>
      </w:pPr>
      <w:r>
        <w:t>3.</w:t>
      </w:r>
      <w:r w:rsidR="00913CE7">
        <w:t>2</w:t>
      </w:r>
      <w:r>
        <w:t>.</w:t>
      </w:r>
      <w:r w:rsidR="009C1972">
        <w:t>5</w:t>
      </w:r>
      <w:r>
        <w:t xml:space="preserve">. </w:t>
      </w:r>
      <w:bookmarkEnd w:id="104"/>
      <w:r>
        <w:t xml:space="preserve">Mối liên quan thời gian chẩn đoán bệnh và </w:t>
      </w:r>
      <w:r w:rsidR="00FE649D">
        <w:t>thực trạng dinh dưỡng</w:t>
      </w:r>
    </w:p>
    <w:p w14:paraId="08C4AD27" w14:textId="5D5B496F" w:rsidR="00334897" w:rsidRDefault="00334897" w:rsidP="00CA1402">
      <w:pPr>
        <w:pStyle w:val="Caption"/>
        <w:ind w:firstLine="0"/>
        <w:rPr>
          <w:bCs/>
        </w:rPr>
      </w:pPr>
      <w:bookmarkStart w:id="105" w:name="_Toc13578092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FE649D">
        <w:rPr>
          <w:bCs/>
        </w:rPr>
        <w:t>thực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w:t>
      </w:r>
      <w:r w:rsidR="00E40206">
        <w:lastRenderedPageBreak/>
        <w:t xml:space="preserve">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00773AC4" w:rsidR="007D6B49" w:rsidRDefault="007D6B49" w:rsidP="007D6B49">
      <w:pPr>
        <w:pStyle w:val="Heading3"/>
      </w:pPr>
      <w:r>
        <w:t xml:space="preserve">3.2.6. Mối liên quan giữa tiền sử bệnh </w:t>
      </w:r>
      <w:r w:rsidR="00FC7A74">
        <w:t>mạn tính</w:t>
      </w:r>
      <w:r>
        <w:t xml:space="preserve"> và </w:t>
      </w:r>
      <w:r w:rsidR="00FE649D">
        <w:t>thực trạng dinh dưỡng</w:t>
      </w:r>
    </w:p>
    <w:p w14:paraId="608B3F35" w14:textId="621C9249" w:rsidR="007D6B49" w:rsidRPr="00B751F1" w:rsidRDefault="0046390A" w:rsidP="00E05D64">
      <w:pPr>
        <w:pStyle w:val="Caption"/>
        <w:ind w:firstLine="0"/>
        <w:jc w:val="both"/>
      </w:pPr>
      <w:bookmarkStart w:id="106" w:name="_Toc135780922"/>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FE649D">
        <w:t>thực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3F1D7C44" w:rsidR="007D6B49" w:rsidRPr="0056568B" w:rsidRDefault="008C656D" w:rsidP="001D102B">
            <w:pPr>
              <w:jc w:val="center"/>
              <w:rPr>
                <w:b/>
                <w:bCs/>
                <w:sz w:val="27"/>
                <w:szCs w:val="27"/>
              </w:rPr>
            </w:pPr>
            <w:r>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0D9F694C" w:rsidR="00682510" w:rsidRDefault="007831D5" w:rsidP="007831D5">
      <w:pPr>
        <w:pStyle w:val="Heading3"/>
      </w:pPr>
      <w:r>
        <w:lastRenderedPageBreak/>
        <w:t>3.</w:t>
      </w:r>
      <w:r w:rsidR="00913CE7">
        <w:t>2</w:t>
      </w:r>
      <w:r>
        <w:t>.</w:t>
      </w:r>
      <w:r w:rsidR="005D615D">
        <w:t>7</w:t>
      </w:r>
      <w:r>
        <w:t xml:space="preserve">. </w:t>
      </w:r>
      <w:r w:rsidR="00682510">
        <w:t xml:space="preserve">Mối liên quan giữa triệu chứng sốt và </w:t>
      </w:r>
      <w:r w:rsidR="00FE649D">
        <w:t>thực trạng dinh dưỡng</w:t>
      </w:r>
    </w:p>
    <w:p w14:paraId="537F6C0D" w14:textId="41A9557D" w:rsidR="00F656F9" w:rsidRDefault="00F656F9" w:rsidP="007E1C98">
      <w:pPr>
        <w:pStyle w:val="Caption"/>
        <w:ind w:firstLine="450"/>
        <w:rPr>
          <w:bCs/>
        </w:rPr>
      </w:pPr>
      <w:bookmarkStart w:id="107" w:name="_Toc13578092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FE649D">
        <w:rPr>
          <w:bCs/>
        </w:rPr>
        <w:t>thực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23B577AA"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w:t>
      </w:r>
      <w:r w:rsidR="00FE649D">
        <w:t>thực trạng dinh dưỡng</w:t>
      </w:r>
    </w:p>
    <w:p w14:paraId="2A6BFCA4" w14:textId="6FC382C6" w:rsidR="003234FE" w:rsidRDefault="003234FE" w:rsidP="00DB5E7D">
      <w:pPr>
        <w:pStyle w:val="Caption"/>
        <w:ind w:firstLine="180"/>
        <w:rPr>
          <w:bCs/>
        </w:rPr>
      </w:pPr>
      <w:bookmarkStart w:id="108" w:name="_Toc13578092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FE649D">
        <w:rPr>
          <w:bCs/>
        </w:rPr>
        <w:t>thực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BC445F" w14:paraId="438D90CC" w14:textId="77777777" w:rsidTr="001E678C">
        <w:trPr>
          <w:trHeight w:val="354"/>
        </w:trPr>
        <w:tc>
          <w:tcPr>
            <w:tcW w:w="1572" w:type="pct"/>
          </w:tcPr>
          <w:p w14:paraId="0ABFDB2C" w14:textId="75DFCF2F" w:rsidR="00BC445F" w:rsidRPr="002013A9" w:rsidRDefault="00BC445F" w:rsidP="00BC445F">
            <w:pPr>
              <w:rPr>
                <w:sz w:val="27"/>
                <w:szCs w:val="27"/>
              </w:rPr>
            </w:pPr>
            <w:r w:rsidRPr="002013A9">
              <w:rPr>
                <w:sz w:val="27"/>
                <w:szCs w:val="27"/>
              </w:rPr>
              <w:t>Độ I</w:t>
            </w:r>
            <w:r>
              <w:rPr>
                <w:sz w:val="27"/>
                <w:szCs w:val="27"/>
              </w:rPr>
              <w:t>I và III</w:t>
            </w:r>
          </w:p>
        </w:tc>
        <w:tc>
          <w:tcPr>
            <w:tcW w:w="846" w:type="pct"/>
          </w:tcPr>
          <w:p w14:paraId="2139F12C" w14:textId="77777777" w:rsidR="00BC445F" w:rsidRPr="002013A9" w:rsidRDefault="00BC445F" w:rsidP="00BC445F">
            <w:pPr>
              <w:jc w:val="center"/>
              <w:rPr>
                <w:sz w:val="27"/>
                <w:szCs w:val="27"/>
              </w:rPr>
            </w:pPr>
            <w:r w:rsidRPr="002013A9">
              <w:rPr>
                <w:sz w:val="27"/>
                <w:szCs w:val="27"/>
              </w:rPr>
              <w:t>67</w:t>
            </w:r>
          </w:p>
          <w:p w14:paraId="7D47D536" w14:textId="46E5E5F2" w:rsidR="00BC445F" w:rsidRPr="002013A9" w:rsidRDefault="00BC445F" w:rsidP="00BC445F">
            <w:pPr>
              <w:jc w:val="center"/>
              <w:rPr>
                <w:sz w:val="27"/>
                <w:szCs w:val="27"/>
              </w:rPr>
            </w:pPr>
            <w:r w:rsidRPr="002013A9">
              <w:rPr>
                <w:sz w:val="27"/>
                <w:szCs w:val="27"/>
              </w:rPr>
              <w:t>43,5%</w:t>
            </w:r>
          </w:p>
        </w:tc>
        <w:tc>
          <w:tcPr>
            <w:tcW w:w="937" w:type="pct"/>
          </w:tcPr>
          <w:p w14:paraId="08A713D8" w14:textId="77777777" w:rsidR="00BC445F" w:rsidRPr="002013A9" w:rsidRDefault="00BC445F" w:rsidP="00BC445F">
            <w:pPr>
              <w:jc w:val="center"/>
              <w:rPr>
                <w:sz w:val="27"/>
                <w:szCs w:val="27"/>
              </w:rPr>
            </w:pPr>
            <w:r w:rsidRPr="002013A9">
              <w:rPr>
                <w:sz w:val="27"/>
                <w:szCs w:val="27"/>
              </w:rPr>
              <w:t>87</w:t>
            </w:r>
          </w:p>
          <w:p w14:paraId="47CB7B97" w14:textId="0CB10A7B" w:rsidR="00BC445F" w:rsidRPr="002013A9" w:rsidRDefault="00BC445F" w:rsidP="00BC445F">
            <w:pPr>
              <w:jc w:val="center"/>
              <w:rPr>
                <w:sz w:val="27"/>
                <w:szCs w:val="27"/>
              </w:rPr>
            </w:pPr>
            <w:r w:rsidRPr="002013A9">
              <w:rPr>
                <w:sz w:val="27"/>
                <w:szCs w:val="27"/>
              </w:rPr>
              <w:t>56,5%</w:t>
            </w:r>
          </w:p>
        </w:tc>
        <w:tc>
          <w:tcPr>
            <w:tcW w:w="1037" w:type="pct"/>
            <w:vMerge w:val="restart"/>
          </w:tcPr>
          <w:p w14:paraId="08A089E7" w14:textId="49700593" w:rsidR="00BC445F" w:rsidRPr="002013A9" w:rsidRDefault="00BC445F" w:rsidP="00BC445F">
            <w:pPr>
              <w:jc w:val="center"/>
              <w:rPr>
                <w:sz w:val="27"/>
                <w:szCs w:val="27"/>
              </w:rPr>
            </w:pPr>
            <w:r>
              <w:rPr>
                <w:sz w:val="27"/>
                <w:szCs w:val="27"/>
              </w:rPr>
              <w:t>3</w:t>
            </w:r>
            <w:r w:rsidRPr="002013A9">
              <w:rPr>
                <w:sz w:val="27"/>
                <w:szCs w:val="27"/>
              </w:rPr>
              <w:t>,</w:t>
            </w:r>
            <w:r>
              <w:rPr>
                <w:sz w:val="27"/>
                <w:szCs w:val="27"/>
              </w:rPr>
              <w:t>121</w:t>
            </w:r>
          </w:p>
          <w:p w14:paraId="1BA4C1B7" w14:textId="60BE8A27" w:rsidR="00BC445F" w:rsidRPr="002013A9" w:rsidRDefault="00BC445F" w:rsidP="00BC445F">
            <w:pPr>
              <w:jc w:val="center"/>
              <w:rPr>
                <w:sz w:val="27"/>
                <w:szCs w:val="27"/>
              </w:rPr>
            </w:pPr>
            <w:r w:rsidRPr="002013A9">
              <w:rPr>
                <w:sz w:val="27"/>
                <w:szCs w:val="27"/>
              </w:rPr>
              <w:t>(</w:t>
            </w:r>
            <w:r>
              <w:rPr>
                <w:sz w:val="27"/>
                <w:szCs w:val="27"/>
              </w:rPr>
              <w:t>1</w:t>
            </w:r>
            <w:r w:rsidRPr="002013A9">
              <w:rPr>
                <w:sz w:val="27"/>
                <w:szCs w:val="27"/>
              </w:rPr>
              <w:t>,</w:t>
            </w:r>
            <w:r>
              <w:rPr>
                <w:sz w:val="27"/>
                <w:szCs w:val="27"/>
              </w:rPr>
              <w:t>722</w:t>
            </w:r>
            <w:r w:rsidRPr="002013A9">
              <w:rPr>
                <w:sz w:val="27"/>
                <w:szCs w:val="27"/>
              </w:rPr>
              <w:t>-</w:t>
            </w:r>
            <w:r>
              <w:rPr>
                <w:sz w:val="27"/>
                <w:szCs w:val="27"/>
              </w:rPr>
              <w:t>5</w:t>
            </w:r>
            <w:r w:rsidRPr="002013A9">
              <w:rPr>
                <w:sz w:val="27"/>
                <w:szCs w:val="27"/>
              </w:rPr>
              <w:t>,</w:t>
            </w:r>
            <w:r>
              <w:rPr>
                <w:sz w:val="27"/>
                <w:szCs w:val="27"/>
              </w:rPr>
              <w:t>656</w:t>
            </w:r>
            <w:r w:rsidRPr="002013A9">
              <w:rPr>
                <w:sz w:val="27"/>
                <w:szCs w:val="27"/>
              </w:rPr>
              <w:t>)</w:t>
            </w:r>
          </w:p>
        </w:tc>
        <w:tc>
          <w:tcPr>
            <w:tcW w:w="608" w:type="pct"/>
            <w:vMerge w:val="restart"/>
          </w:tcPr>
          <w:p w14:paraId="1AA83F35" w14:textId="6C1B3D65" w:rsidR="00BC445F" w:rsidRPr="002013A9" w:rsidRDefault="00BC445F" w:rsidP="00BC445F">
            <w:pPr>
              <w:jc w:val="center"/>
              <w:rPr>
                <w:sz w:val="27"/>
                <w:szCs w:val="27"/>
              </w:rPr>
            </w:pPr>
            <w:r w:rsidRPr="002013A9">
              <w:rPr>
                <w:sz w:val="27"/>
                <w:szCs w:val="27"/>
              </w:rPr>
              <w:t>&lt;0,001</w:t>
            </w:r>
          </w:p>
        </w:tc>
      </w:tr>
      <w:tr w:rsidR="00BC445F" w14:paraId="77E30C32" w14:textId="77777777" w:rsidTr="001E678C">
        <w:trPr>
          <w:trHeight w:val="70"/>
        </w:trPr>
        <w:tc>
          <w:tcPr>
            <w:tcW w:w="1572" w:type="pct"/>
          </w:tcPr>
          <w:p w14:paraId="28F8B2F5" w14:textId="69C77EF6" w:rsidR="00BC445F" w:rsidRPr="002013A9" w:rsidRDefault="00BC445F" w:rsidP="00BC445F">
            <w:pPr>
              <w:rPr>
                <w:sz w:val="27"/>
                <w:szCs w:val="27"/>
              </w:rPr>
            </w:pPr>
            <w:r w:rsidRPr="002013A9">
              <w:rPr>
                <w:sz w:val="27"/>
                <w:szCs w:val="27"/>
              </w:rPr>
              <w:t>Độ I</w:t>
            </w:r>
          </w:p>
        </w:tc>
        <w:tc>
          <w:tcPr>
            <w:tcW w:w="846" w:type="pct"/>
          </w:tcPr>
          <w:p w14:paraId="062E177D" w14:textId="77777777" w:rsidR="00BC445F" w:rsidRPr="002013A9" w:rsidRDefault="00BC445F" w:rsidP="00BC445F">
            <w:pPr>
              <w:jc w:val="center"/>
              <w:rPr>
                <w:sz w:val="27"/>
                <w:szCs w:val="27"/>
              </w:rPr>
            </w:pPr>
            <w:r w:rsidRPr="002013A9">
              <w:rPr>
                <w:sz w:val="27"/>
                <w:szCs w:val="27"/>
              </w:rPr>
              <w:t>19</w:t>
            </w:r>
          </w:p>
          <w:p w14:paraId="67F63A77" w14:textId="3147D9FF" w:rsidR="00BC445F" w:rsidRPr="002013A9" w:rsidRDefault="00BC445F" w:rsidP="00BC445F">
            <w:pPr>
              <w:jc w:val="center"/>
              <w:rPr>
                <w:sz w:val="27"/>
                <w:szCs w:val="27"/>
              </w:rPr>
            </w:pPr>
            <w:r w:rsidRPr="002013A9">
              <w:rPr>
                <w:sz w:val="27"/>
                <w:szCs w:val="27"/>
              </w:rPr>
              <w:t>19,8%</w:t>
            </w:r>
          </w:p>
        </w:tc>
        <w:tc>
          <w:tcPr>
            <w:tcW w:w="937" w:type="pct"/>
          </w:tcPr>
          <w:p w14:paraId="33BE9599" w14:textId="77777777" w:rsidR="00BC445F" w:rsidRPr="002013A9" w:rsidRDefault="00BC445F" w:rsidP="00BC445F">
            <w:pPr>
              <w:jc w:val="center"/>
              <w:rPr>
                <w:sz w:val="27"/>
                <w:szCs w:val="27"/>
              </w:rPr>
            </w:pPr>
            <w:r w:rsidRPr="002013A9">
              <w:rPr>
                <w:sz w:val="27"/>
                <w:szCs w:val="27"/>
              </w:rPr>
              <w:t>77</w:t>
            </w:r>
          </w:p>
          <w:p w14:paraId="6C2DE2C9" w14:textId="317DE0A1" w:rsidR="00BC445F" w:rsidRPr="002013A9" w:rsidRDefault="00BC445F" w:rsidP="00BC445F">
            <w:pPr>
              <w:jc w:val="center"/>
              <w:rPr>
                <w:sz w:val="27"/>
                <w:szCs w:val="27"/>
              </w:rPr>
            </w:pPr>
            <w:r w:rsidRPr="002013A9">
              <w:rPr>
                <w:sz w:val="27"/>
                <w:szCs w:val="27"/>
              </w:rPr>
              <w:t>80,2%</w:t>
            </w:r>
          </w:p>
        </w:tc>
        <w:tc>
          <w:tcPr>
            <w:tcW w:w="1037" w:type="pct"/>
            <w:vMerge/>
          </w:tcPr>
          <w:p w14:paraId="37622704" w14:textId="77777777" w:rsidR="00BC445F" w:rsidRPr="002013A9" w:rsidRDefault="00BC445F" w:rsidP="00BC445F">
            <w:pPr>
              <w:jc w:val="center"/>
              <w:rPr>
                <w:sz w:val="27"/>
                <w:szCs w:val="27"/>
              </w:rPr>
            </w:pPr>
          </w:p>
        </w:tc>
        <w:tc>
          <w:tcPr>
            <w:tcW w:w="608" w:type="pct"/>
            <w:vMerge/>
          </w:tcPr>
          <w:p w14:paraId="4B7F90CE" w14:textId="77777777" w:rsidR="00BC445F" w:rsidRPr="002013A9" w:rsidRDefault="00BC445F" w:rsidP="00BC445F">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CC2593" w14:paraId="7F52F544" w14:textId="77777777" w:rsidTr="00E60291">
        <w:trPr>
          <w:trHeight w:val="354"/>
        </w:trPr>
        <w:tc>
          <w:tcPr>
            <w:tcW w:w="1572" w:type="pct"/>
          </w:tcPr>
          <w:p w14:paraId="32F040C9" w14:textId="59E1DF74" w:rsidR="00CC2593" w:rsidRPr="002013A9" w:rsidRDefault="00CC2593" w:rsidP="00CC2593">
            <w:pPr>
              <w:rPr>
                <w:sz w:val="27"/>
                <w:szCs w:val="27"/>
              </w:rPr>
            </w:pPr>
            <w:r w:rsidRPr="002013A9">
              <w:rPr>
                <w:sz w:val="27"/>
                <w:szCs w:val="27"/>
              </w:rPr>
              <w:t>Độ I</w:t>
            </w:r>
            <w:r>
              <w:rPr>
                <w:sz w:val="27"/>
                <w:szCs w:val="27"/>
              </w:rPr>
              <w:t>I và III</w:t>
            </w:r>
          </w:p>
        </w:tc>
        <w:tc>
          <w:tcPr>
            <w:tcW w:w="846" w:type="pct"/>
          </w:tcPr>
          <w:p w14:paraId="273F3544" w14:textId="77777777" w:rsidR="00CC2593" w:rsidRPr="002013A9" w:rsidRDefault="00CC2593" w:rsidP="00CC2593">
            <w:pPr>
              <w:jc w:val="center"/>
              <w:rPr>
                <w:sz w:val="27"/>
                <w:szCs w:val="27"/>
              </w:rPr>
            </w:pPr>
            <w:r w:rsidRPr="002013A9">
              <w:rPr>
                <w:sz w:val="27"/>
                <w:szCs w:val="27"/>
              </w:rPr>
              <w:t>68</w:t>
            </w:r>
          </w:p>
          <w:p w14:paraId="45F23EB4" w14:textId="3EEB26AE" w:rsidR="00CC2593" w:rsidRPr="002013A9" w:rsidRDefault="00CC2593" w:rsidP="00CC2593">
            <w:pPr>
              <w:jc w:val="center"/>
              <w:rPr>
                <w:sz w:val="27"/>
                <w:szCs w:val="27"/>
              </w:rPr>
            </w:pPr>
            <w:r w:rsidRPr="002013A9">
              <w:rPr>
                <w:sz w:val="27"/>
                <w:szCs w:val="27"/>
              </w:rPr>
              <w:t>44,2%</w:t>
            </w:r>
          </w:p>
        </w:tc>
        <w:tc>
          <w:tcPr>
            <w:tcW w:w="937" w:type="pct"/>
          </w:tcPr>
          <w:p w14:paraId="17B9F9CF" w14:textId="77777777" w:rsidR="00CC2593" w:rsidRPr="002013A9" w:rsidRDefault="00CC2593" w:rsidP="00CC2593">
            <w:pPr>
              <w:jc w:val="center"/>
              <w:rPr>
                <w:sz w:val="27"/>
                <w:szCs w:val="27"/>
              </w:rPr>
            </w:pPr>
            <w:r w:rsidRPr="002013A9">
              <w:rPr>
                <w:sz w:val="27"/>
                <w:szCs w:val="27"/>
              </w:rPr>
              <w:t>86</w:t>
            </w:r>
          </w:p>
          <w:p w14:paraId="795C5781" w14:textId="54B1298E" w:rsidR="00CC2593" w:rsidRPr="002013A9" w:rsidRDefault="00CC2593" w:rsidP="00CC2593">
            <w:pPr>
              <w:jc w:val="center"/>
              <w:rPr>
                <w:sz w:val="27"/>
                <w:szCs w:val="27"/>
              </w:rPr>
            </w:pPr>
            <w:r w:rsidRPr="002013A9">
              <w:rPr>
                <w:sz w:val="27"/>
                <w:szCs w:val="27"/>
              </w:rPr>
              <w:t>55,8%</w:t>
            </w:r>
          </w:p>
        </w:tc>
        <w:tc>
          <w:tcPr>
            <w:tcW w:w="1037" w:type="pct"/>
            <w:vMerge w:val="restart"/>
          </w:tcPr>
          <w:p w14:paraId="3A8DAD6E" w14:textId="255A1E75" w:rsidR="00CC2593" w:rsidRPr="002013A9" w:rsidRDefault="00CC2593" w:rsidP="00CC2593">
            <w:pPr>
              <w:jc w:val="center"/>
              <w:rPr>
                <w:sz w:val="27"/>
                <w:szCs w:val="27"/>
              </w:rPr>
            </w:pPr>
            <w:r>
              <w:rPr>
                <w:sz w:val="27"/>
                <w:szCs w:val="27"/>
              </w:rPr>
              <w:t>2,246</w:t>
            </w:r>
          </w:p>
          <w:p w14:paraId="1EE8A7CA" w14:textId="06A22900" w:rsidR="00CC2593" w:rsidRPr="002013A9" w:rsidRDefault="00CC2593" w:rsidP="00CC2593">
            <w:pPr>
              <w:jc w:val="center"/>
              <w:rPr>
                <w:sz w:val="27"/>
                <w:szCs w:val="27"/>
              </w:rPr>
            </w:pPr>
            <w:r w:rsidRPr="002013A9">
              <w:rPr>
                <w:sz w:val="27"/>
                <w:szCs w:val="27"/>
              </w:rPr>
              <w:t>(</w:t>
            </w:r>
            <w:r>
              <w:rPr>
                <w:sz w:val="27"/>
                <w:szCs w:val="27"/>
              </w:rPr>
              <w:t>1</w:t>
            </w:r>
            <w:r w:rsidRPr="002013A9">
              <w:rPr>
                <w:sz w:val="27"/>
                <w:szCs w:val="27"/>
              </w:rPr>
              <w:t>,2</w:t>
            </w:r>
            <w:r>
              <w:rPr>
                <w:sz w:val="27"/>
                <w:szCs w:val="27"/>
              </w:rPr>
              <w:t>88</w:t>
            </w:r>
            <w:r w:rsidRPr="002013A9">
              <w:rPr>
                <w:sz w:val="27"/>
                <w:szCs w:val="27"/>
              </w:rPr>
              <w:t>-</w:t>
            </w:r>
            <w:r>
              <w:rPr>
                <w:sz w:val="27"/>
                <w:szCs w:val="27"/>
              </w:rPr>
              <w:t>3</w:t>
            </w:r>
            <w:r w:rsidRPr="002013A9">
              <w:rPr>
                <w:sz w:val="27"/>
                <w:szCs w:val="27"/>
              </w:rPr>
              <w:t>,</w:t>
            </w:r>
            <w:r>
              <w:rPr>
                <w:sz w:val="27"/>
                <w:szCs w:val="27"/>
              </w:rPr>
              <w:t>915</w:t>
            </w:r>
            <w:r w:rsidRPr="002013A9">
              <w:rPr>
                <w:sz w:val="27"/>
                <w:szCs w:val="27"/>
              </w:rPr>
              <w:t>)</w:t>
            </w:r>
          </w:p>
        </w:tc>
        <w:tc>
          <w:tcPr>
            <w:tcW w:w="608" w:type="pct"/>
            <w:vMerge w:val="restart"/>
          </w:tcPr>
          <w:p w14:paraId="5E79BCF5" w14:textId="46268B35" w:rsidR="00CC2593" w:rsidRPr="002013A9" w:rsidRDefault="00CC2593" w:rsidP="00CC2593">
            <w:pPr>
              <w:jc w:val="center"/>
              <w:rPr>
                <w:sz w:val="27"/>
                <w:szCs w:val="27"/>
              </w:rPr>
            </w:pPr>
            <w:r w:rsidRPr="002013A9">
              <w:rPr>
                <w:sz w:val="27"/>
                <w:szCs w:val="27"/>
              </w:rPr>
              <w:t>0,006</w:t>
            </w:r>
          </w:p>
        </w:tc>
      </w:tr>
      <w:tr w:rsidR="00CC2593" w14:paraId="06FECBB2" w14:textId="77777777" w:rsidTr="00E60291">
        <w:trPr>
          <w:trHeight w:val="70"/>
        </w:trPr>
        <w:tc>
          <w:tcPr>
            <w:tcW w:w="1572" w:type="pct"/>
          </w:tcPr>
          <w:p w14:paraId="2C9831FB" w14:textId="72AD7B26" w:rsidR="00CC2593" w:rsidRPr="002013A9" w:rsidRDefault="00CC2593" w:rsidP="00CC2593">
            <w:pPr>
              <w:rPr>
                <w:sz w:val="27"/>
                <w:szCs w:val="27"/>
              </w:rPr>
            </w:pPr>
            <w:r w:rsidRPr="002013A9">
              <w:rPr>
                <w:sz w:val="27"/>
                <w:szCs w:val="27"/>
              </w:rPr>
              <w:t>Độ I</w:t>
            </w:r>
          </w:p>
        </w:tc>
        <w:tc>
          <w:tcPr>
            <w:tcW w:w="846" w:type="pct"/>
          </w:tcPr>
          <w:p w14:paraId="63165963" w14:textId="77777777" w:rsidR="00CC2593" w:rsidRPr="002013A9" w:rsidRDefault="00CC2593" w:rsidP="00CC2593">
            <w:pPr>
              <w:jc w:val="center"/>
              <w:rPr>
                <w:sz w:val="27"/>
                <w:szCs w:val="27"/>
              </w:rPr>
            </w:pPr>
            <w:r w:rsidRPr="002013A9">
              <w:rPr>
                <w:sz w:val="27"/>
                <w:szCs w:val="27"/>
              </w:rPr>
              <w:t>25</w:t>
            </w:r>
          </w:p>
          <w:p w14:paraId="65C242D2" w14:textId="6B701729" w:rsidR="00CC2593" w:rsidRPr="002013A9" w:rsidRDefault="00CC2593" w:rsidP="00CC2593">
            <w:pPr>
              <w:jc w:val="center"/>
              <w:rPr>
                <w:sz w:val="27"/>
                <w:szCs w:val="27"/>
              </w:rPr>
            </w:pPr>
            <w:r w:rsidRPr="002013A9">
              <w:rPr>
                <w:sz w:val="27"/>
                <w:szCs w:val="27"/>
              </w:rPr>
              <w:t>26%</w:t>
            </w:r>
          </w:p>
        </w:tc>
        <w:tc>
          <w:tcPr>
            <w:tcW w:w="937" w:type="pct"/>
          </w:tcPr>
          <w:p w14:paraId="0969BFE8" w14:textId="77777777" w:rsidR="00CC2593" w:rsidRPr="002013A9" w:rsidRDefault="00CC2593" w:rsidP="00CC2593">
            <w:pPr>
              <w:jc w:val="center"/>
              <w:rPr>
                <w:sz w:val="27"/>
                <w:szCs w:val="27"/>
              </w:rPr>
            </w:pPr>
            <w:r w:rsidRPr="002013A9">
              <w:rPr>
                <w:sz w:val="27"/>
                <w:szCs w:val="27"/>
              </w:rPr>
              <w:t>71</w:t>
            </w:r>
          </w:p>
          <w:p w14:paraId="688A6DEB" w14:textId="38F3E52C" w:rsidR="00CC2593" w:rsidRPr="002013A9" w:rsidRDefault="00CC2593" w:rsidP="00CC2593">
            <w:pPr>
              <w:jc w:val="center"/>
              <w:rPr>
                <w:sz w:val="27"/>
                <w:szCs w:val="27"/>
              </w:rPr>
            </w:pPr>
            <w:r w:rsidRPr="002013A9">
              <w:rPr>
                <w:sz w:val="27"/>
                <w:szCs w:val="27"/>
              </w:rPr>
              <w:t>74%</w:t>
            </w:r>
          </w:p>
        </w:tc>
        <w:tc>
          <w:tcPr>
            <w:tcW w:w="1037" w:type="pct"/>
            <w:vMerge/>
          </w:tcPr>
          <w:p w14:paraId="21A7C556" w14:textId="77777777" w:rsidR="00CC2593" w:rsidRPr="002013A9" w:rsidRDefault="00CC2593" w:rsidP="00CC2593">
            <w:pPr>
              <w:jc w:val="center"/>
              <w:rPr>
                <w:sz w:val="27"/>
                <w:szCs w:val="27"/>
              </w:rPr>
            </w:pPr>
          </w:p>
        </w:tc>
        <w:tc>
          <w:tcPr>
            <w:tcW w:w="608" w:type="pct"/>
            <w:vMerge/>
          </w:tcPr>
          <w:p w14:paraId="3C4A3C79" w14:textId="77777777" w:rsidR="00CC2593" w:rsidRPr="002013A9" w:rsidRDefault="00CC2593" w:rsidP="00CC2593">
            <w:pPr>
              <w:jc w:val="center"/>
              <w:rPr>
                <w:sz w:val="27"/>
                <w:szCs w:val="27"/>
              </w:rPr>
            </w:pPr>
          </w:p>
        </w:tc>
      </w:tr>
    </w:tbl>
    <w:p w14:paraId="0A3FDBBA" w14:textId="71054532" w:rsidR="00957A58" w:rsidRPr="00D55EFF" w:rsidRDefault="0063060A" w:rsidP="00E72084">
      <w:pPr>
        <w:rPr>
          <w:sz w:val="27"/>
          <w:szCs w:val="27"/>
        </w:rPr>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256C98">
        <w:rPr>
          <w:sz w:val="27"/>
          <w:szCs w:val="27"/>
        </w:rPr>
        <w:t>3</w:t>
      </w:r>
      <w:r w:rsidR="00256C98" w:rsidRPr="002013A9">
        <w:rPr>
          <w:sz w:val="27"/>
          <w:szCs w:val="27"/>
        </w:rPr>
        <w:t>,</w:t>
      </w:r>
      <w:r w:rsidR="00256C98">
        <w:rPr>
          <w:sz w:val="27"/>
          <w:szCs w:val="27"/>
        </w:rPr>
        <w:t>121</w:t>
      </w:r>
      <w:r w:rsidR="00256C98">
        <w:t xml:space="preserve"> </w:t>
      </w:r>
      <w:r w:rsidR="00DA3897">
        <w:t>(95% CI:</w:t>
      </w:r>
      <w:r w:rsidR="00B37B01">
        <w:t xml:space="preserve"> </w:t>
      </w:r>
      <w:r w:rsidR="002F3DF8">
        <w:rPr>
          <w:sz w:val="27"/>
          <w:szCs w:val="27"/>
        </w:rPr>
        <w:t>1</w:t>
      </w:r>
      <w:r w:rsidR="002F3DF8" w:rsidRPr="002013A9">
        <w:rPr>
          <w:sz w:val="27"/>
          <w:szCs w:val="27"/>
        </w:rPr>
        <w:t>,</w:t>
      </w:r>
      <w:r w:rsidR="002F3DF8">
        <w:rPr>
          <w:sz w:val="27"/>
          <w:szCs w:val="27"/>
        </w:rPr>
        <w:t>722</w:t>
      </w:r>
      <w:r w:rsidR="002F3DF8" w:rsidRPr="002013A9">
        <w:rPr>
          <w:sz w:val="27"/>
          <w:szCs w:val="27"/>
        </w:rPr>
        <w:t>-</w:t>
      </w:r>
      <w:r w:rsidR="002F3DF8">
        <w:rPr>
          <w:sz w:val="27"/>
          <w:szCs w:val="27"/>
        </w:rPr>
        <w:t>5</w:t>
      </w:r>
      <w:r w:rsidR="002F3DF8" w:rsidRPr="002013A9">
        <w:rPr>
          <w:sz w:val="27"/>
          <w:szCs w:val="27"/>
        </w:rPr>
        <w:t>,</w:t>
      </w:r>
      <w:r w:rsidR="002F3DF8">
        <w:rPr>
          <w:sz w:val="27"/>
          <w:szCs w:val="27"/>
        </w:rPr>
        <w:t>656</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D55EFF">
        <w:rPr>
          <w:sz w:val="27"/>
          <w:szCs w:val="27"/>
        </w:rPr>
        <w:t>2,246</w:t>
      </w:r>
      <w:r w:rsidR="00D55EFF">
        <w:rPr>
          <w:sz w:val="27"/>
          <w:szCs w:val="27"/>
        </w:rPr>
        <w:t xml:space="preserve"> </w:t>
      </w:r>
      <w:r w:rsidR="00DA3897">
        <w:t>(95% CI:</w:t>
      </w:r>
      <w:r w:rsidR="00957A58">
        <w:t xml:space="preserve"> </w:t>
      </w:r>
      <w:r w:rsidR="00E72084">
        <w:rPr>
          <w:sz w:val="27"/>
          <w:szCs w:val="27"/>
        </w:rPr>
        <w:t>1</w:t>
      </w:r>
      <w:r w:rsidR="00E72084" w:rsidRPr="002013A9">
        <w:rPr>
          <w:sz w:val="27"/>
          <w:szCs w:val="27"/>
        </w:rPr>
        <w:t>,2</w:t>
      </w:r>
      <w:r w:rsidR="00E72084">
        <w:rPr>
          <w:sz w:val="27"/>
          <w:szCs w:val="27"/>
        </w:rPr>
        <w:t>88</w:t>
      </w:r>
      <w:r w:rsidR="00E72084" w:rsidRPr="002013A9">
        <w:rPr>
          <w:sz w:val="27"/>
          <w:szCs w:val="27"/>
        </w:rPr>
        <w:t>-</w:t>
      </w:r>
      <w:r w:rsidR="00E72084">
        <w:rPr>
          <w:sz w:val="27"/>
          <w:szCs w:val="27"/>
        </w:rPr>
        <w:t>3</w:t>
      </w:r>
      <w:r w:rsidR="00E72084" w:rsidRPr="002013A9">
        <w:rPr>
          <w:sz w:val="27"/>
          <w:szCs w:val="27"/>
        </w:rPr>
        <w:t>,</w:t>
      </w:r>
      <w:r w:rsidR="00E72084">
        <w:rPr>
          <w:sz w:val="27"/>
          <w:szCs w:val="27"/>
        </w:rPr>
        <w:t>915</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6370454A" w:rsidR="00B66447" w:rsidRDefault="00AA7FE0" w:rsidP="00B66447">
      <w:pPr>
        <w:pStyle w:val="Heading3"/>
      </w:pPr>
      <w:r>
        <w:lastRenderedPageBreak/>
        <w:t>3.</w:t>
      </w:r>
      <w:r w:rsidR="00913CE7">
        <w:t>2</w:t>
      </w:r>
      <w:r>
        <w:t>.</w:t>
      </w:r>
      <w:r w:rsidR="005A7320">
        <w:t>9</w:t>
      </w:r>
      <w:r>
        <w:t xml:space="preserve">. Mối liên quan giữa tổn thương trên phim X-quang phổi có hang và </w:t>
      </w:r>
      <w:r w:rsidR="00FE649D">
        <w:t>thực trạng dinh dưỡng</w:t>
      </w:r>
    </w:p>
    <w:p w14:paraId="642371FE" w14:textId="724CBF78" w:rsidR="0086510D" w:rsidRDefault="0086510D" w:rsidP="00984003">
      <w:pPr>
        <w:pStyle w:val="Caption"/>
        <w:ind w:firstLine="0"/>
        <w:rPr>
          <w:bCs/>
        </w:rPr>
      </w:pPr>
      <w:bookmarkStart w:id="109" w:name="_Toc13578092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FE649D">
        <w:rPr>
          <w:bCs/>
        </w:rPr>
        <w:t>thực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76FC298A" w:rsidR="00A56D0C" w:rsidRDefault="00A56D0C" w:rsidP="00A56D0C">
      <w:pPr>
        <w:pStyle w:val="Heading3"/>
      </w:pPr>
      <w:r>
        <w:lastRenderedPageBreak/>
        <w:t>3.</w:t>
      </w:r>
      <w:r w:rsidR="00913CE7">
        <w:t>2</w:t>
      </w:r>
      <w:r>
        <w:t>.</w:t>
      </w:r>
      <w:r w:rsidR="00D86C01">
        <w:t>1</w:t>
      </w:r>
      <w:r w:rsidR="005A7320">
        <w:t>0</w:t>
      </w:r>
      <w:r>
        <w:t xml:space="preserve">. Mối liên quan giữa tình trạng thiếu máu và </w:t>
      </w:r>
      <w:r w:rsidR="00FE649D">
        <w:t>thực trạng dinh dưỡng</w:t>
      </w:r>
    </w:p>
    <w:p w14:paraId="312E2281" w14:textId="23963A20" w:rsidR="00240D39" w:rsidRDefault="00240D39" w:rsidP="00027AEB">
      <w:pPr>
        <w:pStyle w:val="Caption"/>
        <w:ind w:firstLine="0"/>
        <w:jc w:val="both"/>
        <w:rPr>
          <w:bCs/>
        </w:rPr>
      </w:pPr>
      <w:bookmarkStart w:id="111" w:name="_Toc13578092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E649D">
        <w:rPr>
          <w:bCs/>
        </w:rPr>
        <w:t>thực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D4CD31B" w:rsidR="009061D0" w:rsidRDefault="009061D0" w:rsidP="00266BFD">
      <w:pPr>
        <w:pStyle w:val="Heading3"/>
      </w:pPr>
      <w:r>
        <w:lastRenderedPageBreak/>
        <w:t>3.</w:t>
      </w:r>
      <w:r w:rsidR="00913CE7">
        <w:t>2</w:t>
      </w:r>
      <w:r>
        <w:t>.</w:t>
      </w:r>
      <w:r w:rsidR="00585A8E">
        <w:t>1</w:t>
      </w:r>
      <w:r w:rsidR="005A7320">
        <w:t>1</w:t>
      </w:r>
      <w:r>
        <w:t xml:space="preserve">. Mối liên quan giữa số lượng bạch cầu và </w:t>
      </w:r>
      <w:r w:rsidR="00FE649D">
        <w:t>thực trạng dinh dưỡng</w:t>
      </w:r>
    </w:p>
    <w:p w14:paraId="47481414" w14:textId="24351DF5" w:rsidR="00B0065A" w:rsidRDefault="00B0065A" w:rsidP="00550AF8">
      <w:pPr>
        <w:pStyle w:val="Caption"/>
        <w:ind w:firstLine="0"/>
        <w:rPr>
          <w:bCs/>
        </w:rPr>
      </w:pPr>
      <w:bookmarkStart w:id="112" w:name="_Toc13578092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FE649D">
        <w:rPr>
          <w:bCs/>
        </w:rPr>
        <w:t>thực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1DC54F7D"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w:t>
      </w:r>
      <w:r w:rsidR="00FE649D">
        <w:t>thực trạng dinh dưỡng</w:t>
      </w:r>
    </w:p>
    <w:p w14:paraId="2C2783BF" w14:textId="1F846C9A" w:rsidR="00334897" w:rsidRDefault="00334897" w:rsidP="00B36309">
      <w:pPr>
        <w:pStyle w:val="Caption"/>
        <w:ind w:firstLine="0"/>
        <w:rPr>
          <w:bCs/>
        </w:rPr>
      </w:pPr>
      <w:bookmarkStart w:id="113" w:name="_Toc13578092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FE649D">
        <w:rPr>
          <w:bCs/>
        </w:rPr>
        <w:t>thực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5780900"/>
      <w:r>
        <w:lastRenderedPageBreak/>
        <w:t>– BÀN LUẬN</w:t>
      </w:r>
      <w:bookmarkEnd w:id="95"/>
      <w:bookmarkEnd w:id="114"/>
      <w:bookmarkEnd w:id="115"/>
    </w:p>
    <w:p w14:paraId="62722FB2" w14:textId="6AF99BFA" w:rsidR="00B02FA7" w:rsidRDefault="00B02FA7" w:rsidP="001247DF">
      <w:pPr>
        <w:pStyle w:val="Heading2"/>
      </w:pPr>
      <w:bookmarkStart w:id="116" w:name="_Toc134910602"/>
      <w:bookmarkStart w:id="117" w:name="_Toc135780901"/>
      <w:r>
        <w:t>4.</w:t>
      </w:r>
      <w:r w:rsidR="003958BE">
        <w:t>1</w:t>
      </w:r>
      <w:r>
        <w:t xml:space="preserve">. </w:t>
      </w:r>
      <w:r w:rsidR="008512BA">
        <w:rPr>
          <w:lang w:val="vi-VN"/>
        </w:rPr>
        <w:t>T</w:t>
      </w:r>
      <w:r w:rsidR="00FE649D">
        <w:t>hực trạng dinh dưỡng</w:t>
      </w:r>
      <w:r>
        <w:t xml:space="preserve"> </w:t>
      </w:r>
      <w:r w:rsidR="00734960">
        <w:t>của</w:t>
      </w:r>
      <w:r>
        <w:t xml:space="preserve"> đối tượng nghiên cứu</w:t>
      </w:r>
      <w:bookmarkEnd w:id="116"/>
      <w:bookmarkEnd w:id="117"/>
    </w:p>
    <w:p w14:paraId="34A63293" w14:textId="3D8C54EA" w:rsidR="00536DB1" w:rsidRDefault="00536DB1" w:rsidP="006966DB">
      <w:pPr>
        <w:pStyle w:val="Heading3"/>
      </w:pPr>
      <w:r>
        <w:t>4.</w:t>
      </w:r>
      <w:r w:rsidR="003958BE">
        <w:t>1</w:t>
      </w:r>
      <w:r>
        <w:t xml:space="preserve">.1. </w:t>
      </w:r>
      <w:r w:rsidR="008512BA">
        <w:rPr>
          <w:lang w:val="vi-VN"/>
        </w:rPr>
        <w:t>T</w:t>
      </w:r>
      <w:r w:rsidR="00FE649D">
        <w:t>hực trạng dinh dưỡng</w:t>
      </w:r>
      <w:r>
        <w:t xml:space="preserve">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5D8DA45F" w:rsidR="00B46497" w:rsidRDefault="00B46497" w:rsidP="006966DB">
      <w:pPr>
        <w:pStyle w:val="Heading3"/>
      </w:pPr>
      <w:r>
        <w:t>4.</w:t>
      </w:r>
      <w:r w:rsidR="003958BE">
        <w:t>1</w:t>
      </w:r>
      <w:r>
        <w:t>.</w:t>
      </w:r>
      <w:r w:rsidR="002C13EE">
        <w:t>2</w:t>
      </w:r>
      <w:r>
        <w:t>.</w:t>
      </w:r>
      <w:r w:rsidR="00FB22BB">
        <w:t xml:space="preserve"> </w:t>
      </w:r>
      <w:r w:rsidR="004723ED">
        <w:rPr>
          <w:lang w:val="vi-VN"/>
        </w:rPr>
        <w:t>T</w:t>
      </w:r>
      <w:r w:rsidR="00FE649D">
        <w:t>hực trạng dinh dưỡng</w:t>
      </w:r>
      <w:r w:rsidR="000B7AB9">
        <w:t xml:space="preserve">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24BBC072" w:rsidR="00B02FA7" w:rsidRPr="00C57DFE" w:rsidRDefault="00B02FA7" w:rsidP="001247DF">
      <w:pPr>
        <w:pStyle w:val="Heading2"/>
      </w:pPr>
      <w:bookmarkStart w:id="119" w:name="_Toc134910603"/>
      <w:bookmarkStart w:id="120" w:name="_Toc135780902"/>
      <w:r>
        <w:t>4.</w:t>
      </w:r>
      <w:r w:rsidR="006F4379">
        <w:t>2</w:t>
      </w:r>
      <w:r>
        <w:t xml:space="preserve">. </w:t>
      </w:r>
      <w:r w:rsidR="00FE649D">
        <w:t>Thực trạng dinh dưỡng</w:t>
      </w:r>
      <w:r>
        <w:t xml:space="preserve"> và</w:t>
      </w:r>
      <w:r w:rsidR="00C66A00">
        <w:t xml:space="preserve"> một số</w:t>
      </w:r>
      <w:r>
        <w:t xml:space="preserve"> yếu tố liên quan</w:t>
      </w:r>
      <w:bookmarkEnd w:id="119"/>
      <w:bookmarkEnd w:id="120"/>
    </w:p>
    <w:p w14:paraId="715AE1F9" w14:textId="5953B923"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w:t>
      </w:r>
      <w:r w:rsidR="00FE649D">
        <w:t>thực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1CAF6E91"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w:t>
      </w:r>
      <w:r w:rsidR="00FE649D">
        <w:t>thực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30D5E714" w:rsidR="003958BE" w:rsidRDefault="003958BE" w:rsidP="003958BE">
      <w:pPr>
        <w:pStyle w:val="Heading3"/>
      </w:pPr>
      <w:r>
        <w:t xml:space="preserve">4.2.3. Mối liên quan giữa nghề nghiệp và </w:t>
      </w:r>
      <w:r w:rsidR="00FE649D">
        <w:t>thực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66FECC0C" w:rsidR="004B3994" w:rsidRDefault="004B3994" w:rsidP="004B3994">
      <w:pPr>
        <w:pStyle w:val="Heading3"/>
      </w:pPr>
      <w:r>
        <w:t xml:space="preserve">4.2.4. Mối liên quan giữa </w:t>
      </w:r>
      <w:r w:rsidR="003546B5">
        <w:t xml:space="preserve">khu vực địa lý </w:t>
      </w:r>
      <w:r>
        <w:t xml:space="preserve">và </w:t>
      </w:r>
      <w:r w:rsidR="00FE649D">
        <w:t>thực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4D7250A5" w:rsidR="00C83515" w:rsidRDefault="00C83515" w:rsidP="00C83515">
      <w:pPr>
        <w:pStyle w:val="Heading3"/>
      </w:pPr>
      <w:r>
        <w:t>4.2.</w:t>
      </w:r>
      <w:r w:rsidR="000061EE">
        <w:t>5</w:t>
      </w:r>
      <w:r>
        <w:t xml:space="preserve">. Mối liên quan giữa </w:t>
      </w:r>
      <w:r w:rsidR="000061EE">
        <w:t xml:space="preserve">thời gian chẩn đoán bệnh </w:t>
      </w:r>
      <w:r>
        <w:t xml:space="preserve">và </w:t>
      </w:r>
      <w:r w:rsidR="00FE649D">
        <w:t>thực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6E2C5012" w:rsidR="000061EE" w:rsidRDefault="000061EE" w:rsidP="000061EE">
      <w:pPr>
        <w:pStyle w:val="Heading3"/>
      </w:pPr>
      <w:r>
        <w:t>4.2.</w:t>
      </w:r>
      <w:r w:rsidR="00427E75">
        <w:t>6</w:t>
      </w:r>
      <w:r>
        <w:t xml:space="preserve">. Mối liên quan giữa </w:t>
      </w:r>
      <w:r w:rsidR="005F280B">
        <w:t>tiền sử bệnh mạn tính</w:t>
      </w:r>
      <w:r>
        <w:t xml:space="preserve"> và </w:t>
      </w:r>
      <w:r w:rsidR="00FE649D">
        <w:t>thực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27BCF778" w:rsidR="000061EE" w:rsidRDefault="000061EE" w:rsidP="000061EE">
      <w:pPr>
        <w:pStyle w:val="Heading3"/>
      </w:pPr>
      <w:r>
        <w:t>4.2.</w:t>
      </w:r>
      <w:r w:rsidR="00427E75">
        <w:t>7</w:t>
      </w:r>
      <w:r>
        <w:t xml:space="preserve">. Mối liên quan giữa </w:t>
      </w:r>
      <w:r w:rsidR="00F05DB7">
        <w:t>triệu chứng sốt</w:t>
      </w:r>
      <w:r>
        <w:t xml:space="preserve"> và </w:t>
      </w:r>
      <w:r w:rsidR="00FE649D">
        <w:t>thực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038313B9"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w:t>
      </w:r>
      <w:r w:rsidR="00FE649D">
        <w:t>thực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2AAA2AF3" w:rsidR="000061EE" w:rsidRDefault="000061EE" w:rsidP="000061EE">
      <w:pPr>
        <w:pStyle w:val="Heading3"/>
      </w:pPr>
      <w:r>
        <w:t>4.2.</w:t>
      </w:r>
      <w:r w:rsidR="00501B9F">
        <w:t>9</w:t>
      </w:r>
      <w:r>
        <w:t xml:space="preserve">. Mối liên quan giữa </w:t>
      </w:r>
      <w:r w:rsidR="004E3C56">
        <w:t xml:space="preserve">tổn thương có hang trên phim X-quang phổi </w:t>
      </w:r>
      <w:r>
        <w:t xml:space="preserve">và </w:t>
      </w:r>
      <w:r w:rsidR="00FE649D">
        <w:t>thực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3FD4BF4A" w:rsidR="00427E75" w:rsidRDefault="00427E75" w:rsidP="00427E75">
      <w:pPr>
        <w:pStyle w:val="Heading3"/>
      </w:pPr>
      <w:r>
        <w:t>4.2.1</w:t>
      </w:r>
      <w:r w:rsidR="00501B9F">
        <w:t>0</w:t>
      </w:r>
      <w:r>
        <w:t xml:space="preserve">. Mối liên quan giữa </w:t>
      </w:r>
      <w:r w:rsidR="00834AA1">
        <w:t>tình trạng thiếu máu</w:t>
      </w:r>
      <w:r>
        <w:t xml:space="preserve"> và </w:t>
      </w:r>
      <w:r w:rsidR="00FE649D">
        <w:t>thực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6E79267E"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B35F1D">
        <w:t xml:space="preserve"> (2021)</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317C06E3" w:rsidR="00427E75" w:rsidRDefault="00427E75" w:rsidP="00427E75">
      <w:pPr>
        <w:pStyle w:val="Heading3"/>
      </w:pPr>
      <w:r>
        <w:t>4.2.1</w:t>
      </w:r>
      <w:r w:rsidR="00501B9F">
        <w:t>1</w:t>
      </w:r>
      <w:r>
        <w:t xml:space="preserve">. Mối liên quan giữa </w:t>
      </w:r>
      <w:r w:rsidR="00EE3FAA">
        <w:t>số lượng bạch cầu</w:t>
      </w:r>
      <w:r>
        <w:t xml:space="preserve"> và </w:t>
      </w:r>
      <w:r w:rsidR="00FE649D">
        <w:t>thực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54100773"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w:t>
      </w:r>
      <w:r w:rsidR="00FE649D">
        <w:t>thực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5780903"/>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79F96A30"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w:t>
      </w:r>
      <w:r w:rsidR="00953D6B">
        <w:rPr>
          <w:b/>
          <w:bCs/>
        </w:rPr>
        <w:t>Một số</w:t>
      </w:r>
      <w:r w:rsidRPr="006515AA">
        <w:rPr>
          <w:b/>
          <w:bCs/>
        </w:rPr>
        <w:t xml:space="preserve"> yếu t</w:t>
      </w:r>
      <w:r w:rsidR="00F947DE" w:rsidRPr="006515AA">
        <w:rPr>
          <w:b/>
          <w:bCs/>
        </w:rPr>
        <w:t>ố</w:t>
      </w:r>
      <w:r w:rsidRPr="006515AA">
        <w:rPr>
          <w:b/>
          <w:bCs/>
        </w:rPr>
        <w:t xml:space="preserve"> liên quan đến </w:t>
      </w:r>
      <w:r w:rsidR="00FE649D">
        <w:rPr>
          <w:b/>
          <w:bCs/>
        </w:rPr>
        <w:t>thực trạng dinh dưỡng</w:t>
      </w:r>
      <w:r w:rsidRPr="006515AA">
        <w:rPr>
          <w:b/>
          <w:bCs/>
        </w:rPr>
        <w:t xml:space="preserve"> </w:t>
      </w:r>
      <w:bookmarkEnd w:id="126"/>
      <w:bookmarkEnd w:id="127"/>
      <w:r w:rsidR="002415FA" w:rsidRPr="006515AA">
        <w:rPr>
          <w:b/>
          <w:bCs/>
        </w:rPr>
        <w:t>ở bệnh nhân lao phổi mới tại Bệnh viện Phổi Hải Phòng năm 2021 – 2022</w:t>
      </w:r>
      <w:bookmarkEnd w:id="128"/>
    </w:p>
    <w:p w14:paraId="53F10936" w14:textId="64DE695A" w:rsidR="00EB20D1" w:rsidRDefault="00852BFD" w:rsidP="001E7354">
      <w:r>
        <w:t xml:space="preserve">- </w:t>
      </w:r>
      <w:r w:rsidR="007B4F21">
        <w:t>T</w:t>
      </w:r>
      <w:r w:rsidR="0015118E">
        <w:t xml:space="preserve">heo BMI, </w:t>
      </w:r>
      <w:r w:rsidR="00D35685">
        <w:t>một số yếu 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35685">
        <w:t>Một số yếu tố</w:t>
      </w:r>
      <w:r w:rsidR="00D63064">
        <w:t xml:space="preserve">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42870037" w:rsidR="001F6F73" w:rsidRPr="00751236" w:rsidRDefault="008B6D4E" w:rsidP="001E7354">
      <w:r>
        <w:t xml:space="preserve">- </w:t>
      </w:r>
      <w:r w:rsidR="00B12A27">
        <w:t>T</w:t>
      </w:r>
      <w:r w:rsidR="001F6F73">
        <w:t xml:space="preserve">heo SGA, </w:t>
      </w:r>
      <w:r w:rsidR="00D35685">
        <w:t>một số yếu 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D35685">
        <w:t>Một số yếu tố</w:t>
      </w:r>
      <w:r w:rsidR="00FA4B95">
        <w:t xml:space="preserve">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5780904"/>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5680245B"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00FE649D">
        <w:rPr>
          <w:i/>
        </w:rPr>
        <w:t>Thực trạng dinh dưỡng</w:t>
      </w:r>
      <w:r w:rsidRPr="007F17B0">
        <w:rPr>
          <w:i/>
        </w:rPr>
        <w:t xml:space="preserve">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443B4FA8" w:rsidR="007F17B0" w:rsidRPr="007F17B0" w:rsidRDefault="007F17B0" w:rsidP="007F17B0">
      <w:pPr>
        <w:pStyle w:val="EndNoteBibliography"/>
        <w:spacing w:after="0"/>
        <w:ind w:left="720" w:hanging="720"/>
      </w:pPr>
      <w:r w:rsidRPr="007F17B0">
        <w:t>51.</w:t>
      </w:r>
      <w:r w:rsidRPr="007F17B0">
        <w:tab/>
        <w:t xml:space="preserve">Nguyễn Trọng Hưng (2020), </w:t>
      </w:r>
      <w:r w:rsidR="00FE649D">
        <w:rPr>
          <w:i/>
        </w:rPr>
        <w:t>Thực trạng dinh dưỡng</w:t>
      </w:r>
      <w:r w:rsidRPr="007F17B0">
        <w:rPr>
          <w:i/>
        </w:rPr>
        <w:t xml:space="preserve">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EA74D5" w14:textId="77777777" w:rsidR="00001ED3" w:rsidRDefault="00001ED3" w:rsidP="00C23165">
      <w:r>
        <w:separator/>
      </w:r>
    </w:p>
  </w:endnote>
  <w:endnote w:type="continuationSeparator" w:id="0">
    <w:p w14:paraId="4F25CD84" w14:textId="77777777" w:rsidR="00001ED3" w:rsidRDefault="00001ED3"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7BB2C9" w14:textId="77777777" w:rsidR="00001ED3" w:rsidRDefault="00001ED3" w:rsidP="00C23165">
      <w:r>
        <w:separator/>
      </w:r>
    </w:p>
  </w:footnote>
  <w:footnote w:type="continuationSeparator" w:id="0">
    <w:p w14:paraId="41DAC6D4" w14:textId="77777777" w:rsidR="00001ED3" w:rsidRDefault="00001ED3"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1ED3"/>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DEB"/>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6EDA"/>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439"/>
    <w:rsid w:val="00104866"/>
    <w:rsid w:val="00104C96"/>
    <w:rsid w:val="001050A7"/>
    <w:rsid w:val="00105D23"/>
    <w:rsid w:val="0010602F"/>
    <w:rsid w:val="00106892"/>
    <w:rsid w:val="001068D4"/>
    <w:rsid w:val="00106C32"/>
    <w:rsid w:val="00106E7B"/>
    <w:rsid w:val="00107197"/>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8B"/>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205"/>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24"/>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D02"/>
    <w:rsid w:val="001D7FD4"/>
    <w:rsid w:val="001E0283"/>
    <w:rsid w:val="001E0475"/>
    <w:rsid w:val="001E0520"/>
    <w:rsid w:val="001E0885"/>
    <w:rsid w:val="001E0D3C"/>
    <w:rsid w:val="001E0FEF"/>
    <w:rsid w:val="001E1534"/>
    <w:rsid w:val="001E157F"/>
    <w:rsid w:val="001E1847"/>
    <w:rsid w:val="001E19D5"/>
    <w:rsid w:val="001E218F"/>
    <w:rsid w:val="001E219A"/>
    <w:rsid w:val="001E2234"/>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8B1"/>
    <w:rsid w:val="002359A2"/>
    <w:rsid w:val="002359DD"/>
    <w:rsid w:val="00235A0B"/>
    <w:rsid w:val="00235F1B"/>
    <w:rsid w:val="00236242"/>
    <w:rsid w:val="00236521"/>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6C98"/>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36"/>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2F57"/>
    <w:rsid w:val="00273116"/>
    <w:rsid w:val="002731DD"/>
    <w:rsid w:val="0027326A"/>
    <w:rsid w:val="0027355C"/>
    <w:rsid w:val="0027392C"/>
    <w:rsid w:val="0027471B"/>
    <w:rsid w:val="00275226"/>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1E0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093"/>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DF8"/>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1178"/>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0A51"/>
    <w:rsid w:val="003B0F05"/>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3C1"/>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331"/>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3ED"/>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5D83"/>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09AB"/>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027"/>
    <w:rsid w:val="005414C4"/>
    <w:rsid w:val="005416F5"/>
    <w:rsid w:val="0054235D"/>
    <w:rsid w:val="005425D2"/>
    <w:rsid w:val="005428DC"/>
    <w:rsid w:val="00543231"/>
    <w:rsid w:val="00543BDA"/>
    <w:rsid w:val="00543C84"/>
    <w:rsid w:val="00543D6A"/>
    <w:rsid w:val="0054401B"/>
    <w:rsid w:val="00544835"/>
    <w:rsid w:val="005453C0"/>
    <w:rsid w:val="00545436"/>
    <w:rsid w:val="00545F78"/>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326"/>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7B7"/>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38"/>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77"/>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5A9"/>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1E78"/>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4D4"/>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34E"/>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4F2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160"/>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2BA"/>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4C36"/>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9F8"/>
    <w:rsid w:val="008C5BEC"/>
    <w:rsid w:val="008C5C24"/>
    <w:rsid w:val="008C5E9E"/>
    <w:rsid w:val="008C6464"/>
    <w:rsid w:val="008C656D"/>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6C"/>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9C8"/>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277"/>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8C7"/>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720"/>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D6B"/>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3DE3"/>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7A2"/>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573"/>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2B5"/>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76"/>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370"/>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A27"/>
    <w:rsid w:val="00B12FB4"/>
    <w:rsid w:val="00B130A4"/>
    <w:rsid w:val="00B13323"/>
    <w:rsid w:val="00B135A9"/>
    <w:rsid w:val="00B13DED"/>
    <w:rsid w:val="00B13EC7"/>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6E4"/>
    <w:rsid w:val="00B358A3"/>
    <w:rsid w:val="00B3591C"/>
    <w:rsid w:val="00B35AD6"/>
    <w:rsid w:val="00B35E66"/>
    <w:rsid w:val="00B35F1D"/>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670"/>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45F"/>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2F43"/>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BF7B4F"/>
    <w:rsid w:val="00C00ECB"/>
    <w:rsid w:val="00C00FAA"/>
    <w:rsid w:val="00C0105B"/>
    <w:rsid w:val="00C01480"/>
    <w:rsid w:val="00C014BE"/>
    <w:rsid w:val="00C01A2E"/>
    <w:rsid w:val="00C01D87"/>
    <w:rsid w:val="00C02261"/>
    <w:rsid w:val="00C0238F"/>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0B4"/>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A00"/>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67D"/>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398"/>
    <w:rsid w:val="00CA4932"/>
    <w:rsid w:val="00CA4B98"/>
    <w:rsid w:val="00CA58E4"/>
    <w:rsid w:val="00CA5EF2"/>
    <w:rsid w:val="00CA5F14"/>
    <w:rsid w:val="00CA5FEE"/>
    <w:rsid w:val="00CA5FFA"/>
    <w:rsid w:val="00CA6C24"/>
    <w:rsid w:val="00CA6EDA"/>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593"/>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37EA"/>
    <w:rsid w:val="00CF4391"/>
    <w:rsid w:val="00CF5200"/>
    <w:rsid w:val="00CF536B"/>
    <w:rsid w:val="00CF5648"/>
    <w:rsid w:val="00CF5764"/>
    <w:rsid w:val="00CF5801"/>
    <w:rsid w:val="00CF6010"/>
    <w:rsid w:val="00CF667C"/>
    <w:rsid w:val="00CF694B"/>
    <w:rsid w:val="00CF7382"/>
    <w:rsid w:val="00CF76C6"/>
    <w:rsid w:val="00D009BE"/>
    <w:rsid w:val="00D00C5D"/>
    <w:rsid w:val="00D01154"/>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080"/>
    <w:rsid w:val="00D35261"/>
    <w:rsid w:val="00D353D4"/>
    <w:rsid w:val="00D35635"/>
    <w:rsid w:val="00D3568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5EFF"/>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3CB"/>
    <w:rsid w:val="00D72407"/>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80F"/>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084"/>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379"/>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61A"/>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9DC"/>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50F"/>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49D"/>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522</TotalTime>
  <Pages>82</Pages>
  <Words>28472</Words>
  <Characters>162297</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8022</cp:revision>
  <cp:lastPrinted>2023-05-15T02:51:00Z</cp:lastPrinted>
  <dcterms:created xsi:type="dcterms:W3CDTF">2022-11-14T16:14:00Z</dcterms:created>
  <dcterms:modified xsi:type="dcterms:W3CDTF">2023-05-25T10:42:00Z</dcterms:modified>
</cp:coreProperties>
</file>